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9D040A" w14:textId="3F030DBF" w:rsidR="008606F8" w:rsidRPr="008606F8" w:rsidRDefault="008606F8" w:rsidP="008606F8">
      <w:pPr>
        <w:pStyle w:val="NoSpacing"/>
        <w:spacing w:line="276" w:lineRule="auto"/>
        <w:rPr>
          <w:rFonts w:ascii="Arial" w:hAnsi="Arial" w:cs="Arial"/>
          <w:b/>
          <w:bCs/>
          <w:sz w:val="24"/>
          <w:szCs w:val="24"/>
        </w:rPr>
      </w:pPr>
      <w:r w:rsidRPr="008606F8">
        <w:rPr>
          <w:rFonts w:ascii="Arial" w:hAnsi="Arial" w:cs="Arial"/>
          <w:b/>
          <w:bCs/>
          <w:sz w:val="24"/>
          <w:szCs w:val="24"/>
        </w:rPr>
        <w:t>Health analysis of the burden of diet-related diseases</w:t>
      </w:r>
    </w:p>
    <w:p w14:paraId="5B28E7D9" w14:textId="77777777" w:rsidR="008606F8" w:rsidRDefault="008606F8" w:rsidP="008606F8">
      <w:pPr>
        <w:pStyle w:val="NoSpacing"/>
        <w:spacing w:line="276" w:lineRule="auto"/>
        <w:rPr>
          <w:rFonts w:ascii="Arial" w:hAnsi="Arial" w:cs="Arial"/>
          <w:b/>
          <w:bCs/>
        </w:rPr>
      </w:pPr>
    </w:p>
    <w:p w14:paraId="04259EA5" w14:textId="5B41C7DB" w:rsidR="008606F8" w:rsidRDefault="008606F8" w:rsidP="008606F8">
      <w:pPr>
        <w:pStyle w:val="NoSpacing"/>
        <w:spacing w:line="276" w:lineRule="auto"/>
        <w:rPr>
          <w:rFonts w:ascii="Arial" w:hAnsi="Arial" w:cs="Arial"/>
        </w:rPr>
      </w:pPr>
      <w:r>
        <w:rPr>
          <w:rFonts w:ascii="Arial" w:hAnsi="Arial" w:cs="Arial"/>
          <w:b/>
          <w:bCs/>
        </w:rPr>
        <w:t>Comparative risk assessment</w:t>
      </w:r>
    </w:p>
    <w:p w14:paraId="71AA83AA" w14:textId="77777777" w:rsidR="008606F8" w:rsidRDefault="008606F8" w:rsidP="008606F8">
      <w:pPr>
        <w:pStyle w:val="NoSpacing"/>
        <w:spacing w:line="276" w:lineRule="auto"/>
        <w:rPr>
          <w:rFonts w:ascii="Arial" w:hAnsi="Arial" w:cs="Arial"/>
        </w:rPr>
      </w:pPr>
    </w:p>
    <w:p w14:paraId="009E2304" w14:textId="204C0A7C" w:rsidR="008606F8" w:rsidRPr="00824B91" w:rsidRDefault="008606F8" w:rsidP="008606F8">
      <w:pPr>
        <w:pStyle w:val="NoSpacing"/>
        <w:spacing w:line="276" w:lineRule="auto"/>
        <w:rPr>
          <w:rFonts w:ascii="Arial" w:hAnsi="Arial" w:cs="Arial"/>
        </w:rPr>
      </w:pPr>
      <w:r w:rsidRPr="00824B91">
        <w:rPr>
          <w:rFonts w:ascii="Arial" w:hAnsi="Arial" w:cs="Arial"/>
        </w:rPr>
        <w:t>We estimated the mortality and disease burden attributable to dietary and weight-related risk factors by calculating population impact fractions (PIFs) which represent the proportions of disease cases that would be avoided when the risk exposure was changed from a baseline situation to a counterfactual situation. For calculating PIFs, we used the general formula</w:t>
      </w:r>
      <w:r w:rsidRPr="00824B91">
        <w:rPr>
          <w:rFonts w:ascii="Arial" w:hAnsi="Arial" w:cs="Arial"/>
        </w:rPr>
        <w:fldChar w:fldCharType="begin" w:fldLock="1"/>
      </w:r>
      <w:r w:rsidR="00FB6500">
        <w:rPr>
          <w:rFonts w:ascii="Arial" w:hAnsi="Arial" w:cs="Arial"/>
        </w:rPr>
        <w:instrText xml:space="preserve"> ADDIN ZOTERO_ITEM CSL_CITATION {"citationID":"2juogbe0la","properties":{"formattedCitation":"\\super 1\\uc0\\u8211{}3\\nosupersub{}","plainCitation":"1–3","noteIndex":0},"citationItems":[{"id":"9sbIefnX/f3waDUXi","uris":["http://www.mendeley.com/documents/?uuid=83d2b013-4858-455b-9f59-d66acdc14c74",["http://www.mendeley.com/documents/?uuid=83d2b013-4858-455b-9f59-d66acdc14c74"]],"itemData":{"author":[{"dropping-particle":"","family":"Murray","given":"Christopher J L","non-dropping-particle":"","parse-names":false,"suffix":""},{"dropping-particle":"","family":"Ezzati","given":"Majid","non-dropping-particle":"","parse-names":false,"suffix":""},{"dropping-particle":"","family":"Lopez","given":"Alan D","non-dropping-particle":"","parse-names":false,"suffix":""},{"dropping-particle":"","family":"Rodgers","given":"Anthony","non-dropping-particle":"","parse-names":false,"suffix":""},{"dropping-particle":"","family":"Hoorn","given":"Stephen","non-dropping-particle":"Vander","parse-names":false,"suffix":""}],"container-title":"Population Health Metrics","id":"ITEM-1","issue":"1","issued":{"date-parts":[["2003","1","17"]]},"page":"1","title":"Comparative quantification of health risks: conceptual framework and methodological issues","type":"article-journal","volume":"1"}},{"id":"9sbIefnX/xdPEVwjl","uris":["http://www.mendeley.com/documents/?uuid=35b14c96-27f0-4892-a664-c378b02a9729",["http://www.mendeley.com/documents/?uuid=35b14c96-27f0-4892-a664-c378b02a9729"]],"itemData":{"DOI":"10.1016/S0140-6736(12)61766-8","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lMazroa","given":"Mohammad A","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 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 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 L","non-dropping-particle":"","parse-names":false,"suffix":""},{"dropping-particle":"","family":"Ezzati","given":"Majid","non-dropping-particle":"","parse-names":false,"suffix":""}],"container-title":"The Lancet","id":"ITEM-2","issue":"9859","issued":{"date-parts":[["2012","8","29"]]},"language":"en","page":"2224-2260","title":"A comparative risk assessment of burden of disease and injury attributable to 67 risk factors and risk factor clusters in 21 regions, 1990–2010: a systematic analysis for the Global Burden of Disease Study 2010","type":"article-journal","volume":"380"}},{"id":"9sbIefnX/QfDHx2Jw","uris":["http://www.mendeley.com/documents/?uuid=a83b53a6-01d9-4f31-a0d7-c3cc7e732d95",["http://www.mendeley.com/documents/?uuid=a83b53a6-01d9-4f31-a0d7-c3cc7e732d95"]],"itemData":{"DOI":"10.1016/S0140-6736(15)00128-2","ISSN":"01406736","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3","issue":"10010","issued":{"date-parts":[["2015","2","20"]]},"language":"en","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schema":"https://github.com/citation-style-language/schema/raw/master/csl-citation.json"} </w:instrText>
      </w:r>
      <w:r w:rsidRPr="00824B91">
        <w:rPr>
          <w:rFonts w:ascii="Arial" w:hAnsi="Arial" w:cs="Arial"/>
        </w:rPr>
        <w:fldChar w:fldCharType="separate"/>
      </w:r>
      <w:r w:rsidR="00FB6500" w:rsidRPr="00FB6500">
        <w:rPr>
          <w:rFonts w:ascii="Arial" w:hAnsi="Arial" w:cs="Arial"/>
          <w:vertAlign w:val="superscript"/>
        </w:rPr>
        <w:t>1–3</w:t>
      </w:r>
      <w:r w:rsidRPr="00824B91">
        <w:rPr>
          <w:rFonts w:ascii="Arial" w:hAnsi="Arial" w:cs="Arial"/>
        </w:rPr>
        <w:fldChar w:fldCharType="end"/>
      </w:r>
      <w:r w:rsidRPr="00824B91">
        <w:rPr>
          <w:rFonts w:ascii="Arial" w:hAnsi="Arial" w:cs="Arial"/>
        </w:rPr>
        <w:t>:</w:t>
      </w:r>
    </w:p>
    <w:p w14:paraId="4DB209B3" w14:textId="77777777" w:rsidR="008606F8" w:rsidRPr="00824B91" w:rsidRDefault="008606F8" w:rsidP="008606F8">
      <w:pPr>
        <w:pStyle w:val="NoSpacing"/>
        <w:spacing w:line="276" w:lineRule="auto"/>
        <w:rPr>
          <w:rFonts w:ascii="Arial" w:hAnsi="Arial" w:cs="Arial"/>
        </w:rPr>
      </w:pPr>
      <w:r w:rsidRPr="00824B91">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7626"/>
        <w:gridCol w:w="699"/>
      </w:tblGrid>
      <w:tr w:rsidR="008606F8" w:rsidRPr="00824B91" w14:paraId="597456B0" w14:textId="77777777" w:rsidTr="00BE6D84">
        <w:tc>
          <w:tcPr>
            <w:tcW w:w="704" w:type="dxa"/>
          </w:tcPr>
          <w:p w14:paraId="422AE92D" w14:textId="77777777" w:rsidR="008606F8" w:rsidRPr="00824B91" w:rsidRDefault="008606F8" w:rsidP="00BE6D84">
            <w:pPr>
              <w:pStyle w:val="NoSpacing"/>
              <w:spacing w:line="276" w:lineRule="auto"/>
              <w:rPr>
                <w:rFonts w:ascii="Arial" w:hAnsi="Arial" w:cs="Arial"/>
              </w:rPr>
            </w:pPr>
          </w:p>
        </w:tc>
        <w:tc>
          <w:tcPr>
            <w:tcW w:w="7655" w:type="dxa"/>
          </w:tcPr>
          <w:p w14:paraId="03403DCA" w14:textId="77777777" w:rsidR="008606F8" w:rsidRPr="00824B91" w:rsidRDefault="008606F8" w:rsidP="00BE6D84">
            <w:pPr>
              <w:pStyle w:val="NoSpacing"/>
              <w:spacing w:line="276" w:lineRule="auto"/>
              <w:rPr>
                <w:rFonts w:ascii="Arial" w:hAnsi="Arial" w:cs="Arial"/>
              </w:rPr>
            </w:pPr>
            <m:oMathPara>
              <m:oMath>
                <m:r>
                  <w:rPr>
                    <w:rFonts w:ascii="Cambria Math" w:hAnsi="Cambria Math" w:cs="Arial"/>
                  </w:rPr>
                  <m:t>PIF=</m:t>
                </m:r>
                <m:f>
                  <m:fPr>
                    <m:ctrlPr>
                      <w:rPr>
                        <w:rFonts w:ascii="Cambria Math" w:hAnsi="Cambria Math" w:cs="Arial"/>
                        <w:i/>
                      </w:rPr>
                    </m:ctrlPr>
                  </m:fPr>
                  <m:num>
                    <m:nary>
                      <m:naryPr>
                        <m:limLoc m:val="undOvr"/>
                        <m:subHide m:val="1"/>
                        <m:supHide m:val="1"/>
                        <m:ctrlPr>
                          <w:rPr>
                            <w:rFonts w:ascii="Cambria Math" w:hAnsi="Cambria Math" w:cs="Arial"/>
                            <w:i/>
                          </w:rPr>
                        </m:ctrlPr>
                      </m:naryPr>
                      <m:sub/>
                      <m:sup/>
                      <m:e>
                        <m:r>
                          <w:rPr>
                            <w:rFonts w:ascii="Cambria Math" w:hAnsi="Cambria Math" w:cs="Arial"/>
                          </w:rPr>
                          <m:t>RR</m:t>
                        </m:r>
                        <m:d>
                          <m:dPr>
                            <m:ctrlPr>
                              <w:rPr>
                                <w:rFonts w:ascii="Cambria Math" w:hAnsi="Cambria Math" w:cs="Arial"/>
                                <w:i/>
                              </w:rPr>
                            </m:ctrlPr>
                          </m:dPr>
                          <m:e>
                            <m:r>
                              <w:rPr>
                                <w:rFonts w:ascii="Cambria Math" w:hAnsi="Cambria Math" w:cs="Arial"/>
                              </w:rPr>
                              <m:t>x</m:t>
                            </m:r>
                          </m:e>
                        </m:d>
                        <m:r>
                          <w:rPr>
                            <w:rFonts w:ascii="Cambria Math" w:hAnsi="Cambria Math" w:cs="Arial"/>
                          </w:rPr>
                          <m:t>P</m:t>
                        </m:r>
                        <m:d>
                          <m:dPr>
                            <m:ctrlPr>
                              <w:rPr>
                                <w:rFonts w:ascii="Cambria Math" w:hAnsi="Cambria Math" w:cs="Arial"/>
                                <w:i/>
                              </w:rPr>
                            </m:ctrlPr>
                          </m:dPr>
                          <m:e>
                            <m:r>
                              <w:rPr>
                                <w:rFonts w:ascii="Cambria Math" w:hAnsi="Cambria Math" w:cs="Arial"/>
                              </w:rPr>
                              <m:t>x</m:t>
                            </m:r>
                          </m:e>
                        </m:d>
                        <m:r>
                          <w:rPr>
                            <w:rFonts w:ascii="Cambria Math" w:hAnsi="Cambria Math" w:cs="Arial"/>
                          </w:rPr>
                          <m:t>dx-</m:t>
                        </m:r>
                        <m:nary>
                          <m:naryPr>
                            <m:limLoc m:val="undOvr"/>
                            <m:subHide m:val="1"/>
                            <m:supHide m:val="1"/>
                            <m:ctrlPr>
                              <w:rPr>
                                <w:rFonts w:ascii="Cambria Math" w:hAnsi="Cambria Math" w:cs="Arial"/>
                                <w:i/>
                              </w:rPr>
                            </m:ctrlPr>
                          </m:naryPr>
                          <m:sub/>
                          <m:sup/>
                          <m:e>
                            <m:r>
                              <w:rPr>
                                <w:rFonts w:ascii="Cambria Math" w:hAnsi="Cambria Math" w:cs="Arial"/>
                              </w:rPr>
                              <m:t>RR</m:t>
                            </m:r>
                            <m:d>
                              <m:dPr>
                                <m:ctrlPr>
                                  <w:rPr>
                                    <w:rFonts w:ascii="Cambria Math" w:hAnsi="Cambria Math" w:cs="Arial"/>
                                    <w:i/>
                                  </w:rPr>
                                </m:ctrlPr>
                              </m:dPr>
                              <m:e>
                                <m:r>
                                  <w:rPr>
                                    <w:rFonts w:ascii="Cambria Math" w:hAnsi="Cambria Math" w:cs="Arial"/>
                                  </w:rPr>
                                  <m:t>x</m:t>
                                </m:r>
                              </m:e>
                            </m:d>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d>
                              <m:dPr>
                                <m:ctrlPr>
                                  <w:rPr>
                                    <w:rFonts w:ascii="Cambria Math" w:hAnsi="Cambria Math" w:cs="Arial"/>
                                    <w:i/>
                                  </w:rPr>
                                </m:ctrlPr>
                              </m:dPr>
                              <m:e>
                                <m:r>
                                  <w:rPr>
                                    <w:rFonts w:ascii="Cambria Math" w:hAnsi="Cambria Math" w:cs="Arial"/>
                                  </w:rPr>
                                  <m:t>x</m:t>
                                </m:r>
                              </m:e>
                            </m:d>
                            <m:r>
                              <w:rPr>
                                <w:rFonts w:ascii="Cambria Math" w:hAnsi="Cambria Math" w:cs="Arial"/>
                              </w:rPr>
                              <m:t>dx</m:t>
                            </m:r>
                          </m:e>
                        </m:nary>
                      </m:e>
                    </m:nary>
                  </m:num>
                  <m:den>
                    <m:nary>
                      <m:naryPr>
                        <m:limLoc m:val="undOvr"/>
                        <m:subHide m:val="1"/>
                        <m:supHide m:val="1"/>
                        <m:ctrlPr>
                          <w:rPr>
                            <w:rFonts w:ascii="Cambria Math" w:hAnsi="Cambria Math" w:cs="Arial"/>
                            <w:i/>
                          </w:rPr>
                        </m:ctrlPr>
                      </m:naryPr>
                      <m:sub/>
                      <m:sup/>
                      <m:e>
                        <m:r>
                          <w:rPr>
                            <w:rFonts w:ascii="Cambria Math" w:hAnsi="Cambria Math" w:cs="Arial"/>
                          </w:rPr>
                          <m:t>RR</m:t>
                        </m:r>
                        <m:d>
                          <m:dPr>
                            <m:ctrlPr>
                              <w:rPr>
                                <w:rFonts w:ascii="Cambria Math" w:hAnsi="Cambria Math" w:cs="Arial"/>
                                <w:i/>
                              </w:rPr>
                            </m:ctrlPr>
                          </m:dPr>
                          <m:e>
                            <m:r>
                              <w:rPr>
                                <w:rFonts w:ascii="Cambria Math" w:hAnsi="Cambria Math" w:cs="Arial"/>
                              </w:rPr>
                              <m:t>x</m:t>
                            </m:r>
                          </m:e>
                        </m:d>
                        <m:r>
                          <w:rPr>
                            <w:rFonts w:ascii="Cambria Math" w:hAnsi="Cambria Math" w:cs="Arial"/>
                          </w:rPr>
                          <m:t>P</m:t>
                        </m:r>
                        <m:d>
                          <m:dPr>
                            <m:ctrlPr>
                              <w:rPr>
                                <w:rFonts w:ascii="Cambria Math" w:hAnsi="Cambria Math" w:cs="Arial"/>
                                <w:i/>
                              </w:rPr>
                            </m:ctrlPr>
                          </m:dPr>
                          <m:e>
                            <m:r>
                              <w:rPr>
                                <w:rFonts w:ascii="Cambria Math" w:hAnsi="Cambria Math" w:cs="Arial"/>
                              </w:rPr>
                              <m:t>x</m:t>
                            </m:r>
                          </m:e>
                        </m:d>
                        <m:r>
                          <w:rPr>
                            <w:rFonts w:ascii="Cambria Math" w:hAnsi="Cambria Math" w:cs="Arial"/>
                          </w:rPr>
                          <m:t>dx</m:t>
                        </m:r>
                      </m:e>
                    </m:nary>
                  </m:den>
                </m:f>
              </m:oMath>
            </m:oMathPara>
          </w:p>
        </w:tc>
        <w:tc>
          <w:tcPr>
            <w:tcW w:w="703" w:type="dxa"/>
            <w:vAlign w:val="center"/>
          </w:tcPr>
          <w:p w14:paraId="528F2B13" w14:textId="77777777" w:rsidR="008606F8" w:rsidRPr="00824B91" w:rsidRDefault="008606F8" w:rsidP="00BE6D84">
            <w:pPr>
              <w:pStyle w:val="Caption"/>
              <w:keepNext/>
              <w:rPr>
                <w:rFonts w:ascii="Arial" w:hAnsi="Arial" w:cs="Arial"/>
                <w:i w:val="0"/>
                <w:sz w:val="22"/>
                <w:szCs w:val="22"/>
              </w:rPr>
            </w:pPr>
          </w:p>
        </w:tc>
      </w:tr>
    </w:tbl>
    <w:p w14:paraId="5F2E8629" w14:textId="77777777" w:rsidR="008606F8" w:rsidRPr="00824B91" w:rsidRDefault="008606F8" w:rsidP="008606F8">
      <w:pPr>
        <w:pStyle w:val="NoSpacing"/>
        <w:spacing w:line="276" w:lineRule="auto"/>
        <w:rPr>
          <w:rFonts w:ascii="Arial" w:hAnsi="Arial" w:cs="Arial"/>
        </w:rPr>
      </w:pPr>
    </w:p>
    <w:p w14:paraId="16DDC623" w14:textId="01A217B0" w:rsidR="008606F8" w:rsidRPr="00824B91" w:rsidRDefault="008606F8" w:rsidP="008606F8">
      <w:pPr>
        <w:pStyle w:val="NoSpacing"/>
        <w:spacing w:line="276" w:lineRule="auto"/>
        <w:rPr>
          <w:rFonts w:ascii="Arial" w:hAnsi="Arial" w:cs="Arial"/>
        </w:rPr>
      </w:pPr>
      <w:r w:rsidRPr="00824B91">
        <w:rPr>
          <w:rFonts w:ascii="Arial" w:hAnsi="Arial" w:cs="Arial"/>
        </w:rPr>
        <w:t xml:space="preserve">where </w:t>
      </w:r>
      <m:oMath>
        <m:r>
          <w:rPr>
            <w:rFonts w:ascii="Cambria Math" w:hAnsi="Cambria Math" w:cs="Arial"/>
          </w:rPr>
          <m:t>RR</m:t>
        </m:r>
        <m:d>
          <m:dPr>
            <m:ctrlPr>
              <w:rPr>
                <w:rFonts w:ascii="Cambria Math" w:hAnsi="Cambria Math" w:cs="Arial"/>
                <w:i/>
              </w:rPr>
            </m:ctrlPr>
          </m:dPr>
          <m:e>
            <m:r>
              <w:rPr>
                <w:rFonts w:ascii="Cambria Math" w:hAnsi="Cambria Math" w:cs="Arial"/>
              </w:rPr>
              <m:t>x</m:t>
            </m:r>
          </m:e>
        </m:d>
      </m:oMath>
      <w:r w:rsidRPr="00824B91">
        <w:rPr>
          <w:rFonts w:ascii="Arial" w:hAnsi="Arial" w:cs="Arial"/>
        </w:rPr>
        <w:t xml:space="preserve"> is the relative risk of disease for risk factor level </w:t>
      </w:r>
      <m:oMath>
        <m:r>
          <w:rPr>
            <w:rFonts w:ascii="Cambria Math" w:hAnsi="Cambria Math" w:cs="Arial"/>
          </w:rPr>
          <m:t>x</m:t>
        </m:r>
      </m:oMath>
      <w:r w:rsidRPr="00824B91">
        <w:rPr>
          <w:rFonts w:ascii="Arial" w:hAnsi="Arial" w:cs="Arial"/>
        </w:rPr>
        <w:t xml:space="preserve">, </w:t>
      </w:r>
      <m:oMath>
        <m:r>
          <w:rPr>
            <w:rFonts w:ascii="Cambria Math" w:hAnsi="Cambria Math" w:cs="Arial"/>
          </w:rPr>
          <m:t>P</m:t>
        </m:r>
        <m:d>
          <m:dPr>
            <m:ctrlPr>
              <w:rPr>
                <w:rFonts w:ascii="Cambria Math" w:hAnsi="Cambria Math" w:cs="Arial"/>
                <w:i/>
              </w:rPr>
            </m:ctrlPr>
          </m:dPr>
          <m:e>
            <m:r>
              <w:rPr>
                <w:rFonts w:ascii="Cambria Math" w:hAnsi="Cambria Math" w:cs="Arial"/>
              </w:rPr>
              <m:t>x</m:t>
            </m:r>
          </m:e>
        </m:d>
      </m:oMath>
      <w:r w:rsidRPr="00824B91">
        <w:rPr>
          <w:rFonts w:ascii="Arial" w:hAnsi="Arial" w:cs="Arial"/>
        </w:rPr>
        <w:t xml:space="preserve"> is the number of people in the population with risk factor level </w:t>
      </w:r>
      <m:oMath>
        <m:r>
          <w:rPr>
            <w:rFonts w:ascii="Cambria Math" w:hAnsi="Cambria Math" w:cs="Arial"/>
          </w:rPr>
          <m:t>x</m:t>
        </m:r>
      </m:oMath>
      <w:r w:rsidRPr="00824B91">
        <w:rPr>
          <w:rFonts w:ascii="Arial" w:hAnsi="Arial" w:cs="Arial"/>
        </w:rPr>
        <w:t xml:space="preserve"> in the baseline scenario, and </w:t>
      </w:r>
      <m:oMath>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d>
          <m:dPr>
            <m:ctrlPr>
              <w:rPr>
                <w:rFonts w:ascii="Cambria Math" w:hAnsi="Cambria Math" w:cs="Arial"/>
                <w:i/>
              </w:rPr>
            </m:ctrlPr>
          </m:dPr>
          <m:e>
            <m:r>
              <w:rPr>
                <w:rFonts w:ascii="Cambria Math" w:hAnsi="Cambria Math" w:cs="Arial"/>
              </w:rPr>
              <m:t>x</m:t>
            </m:r>
          </m:e>
        </m:d>
      </m:oMath>
      <w:r w:rsidRPr="00824B91">
        <w:rPr>
          <w:rFonts w:ascii="Arial" w:hAnsi="Arial" w:cs="Arial"/>
        </w:rPr>
        <w:t xml:space="preserve"> is the number of people in the population with risk factor level </w:t>
      </w:r>
      <m:oMath>
        <m:r>
          <w:rPr>
            <w:rFonts w:ascii="Cambria Math" w:hAnsi="Cambria Math" w:cs="Arial"/>
          </w:rPr>
          <m:t>x</m:t>
        </m:r>
      </m:oMath>
      <w:r w:rsidRPr="00824B91">
        <w:rPr>
          <w:rFonts w:ascii="Arial" w:hAnsi="Arial" w:cs="Arial"/>
        </w:rPr>
        <w:t xml:space="preserve"> in the counterfactual scenario. We assumed that changes in relative risks follow a dose-response relationship,</w:t>
      </w:r>
      <w:r w:rsidRPr="00824B91">
        <w:rPr>
          <w:rFonts w:ascii="Arial" w:hAnsi="Arial" w:cs="Arial"/>
        </w:rPr>
        <w:fldChar w:fldCharType="begin" w:fldLock="1"/>
      </w:r>
      <w:r w:rsidR="00FB6500">
        <w:rPr>
          <w:rFonts w:ascii="Arial" w:hAnsi="Arial" w:cs="Arial"/>
        </w:rPr>
        <w:instrText xml:space="preserve"> ADDIN ZOTERO_ITEM CSL_CITATION {"citationID":"NFz5gTh8","properties":{"formattedCitation":"\\super 2\\nosupersub{}","plainCitation":"2","noteIndex":0},"citationItems":[{"id":"9sbIefnX/xdPEVwjl","uris":["http://www.mendeley.com/documents/?uuid=35b14c96-27f0-4892-a664-c378b02a9729",["http://www.mendeley.com/documents/?uuid=35b14c96-27f0-4892-a664-c378b02a9729"]],"itemData":{"DOI":"10.1016/S0140-6736(12)61766-8","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lMazroa","given":"Mohammad A","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 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 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 L","non-dropping-particle":"","parse-names":false,"suffix":""},{"dropping-particle":"","family":"Ezzati","given":"Majid","non-dropping-particle":"","parse-names":false,"suffix":""}],"container-title":"The Lancet","id":"ITEM-1","issue":"9859","issued":{"date-parts":[["2012","8","29"]]},"language":"en","page":"2224-2260","title":"A comparative risk assessment of burden of disease and injury attributable to 67 risk factors and risk factor clusters in 21 regions, 1990–2010: a systematic analysis for the Global Burden of Disease Study 2010","type":"article-journal","volume":"380"}}],"schema":"https://github.com/citation-style-language/schema/raw/master/csl-citation.json"} </w:instrText>
      </w:r>
      <w:r w:rsidRPr="00824B91">
        <w:rPr>
          <w:rFonts w:ascii="Arial" w:hAnsi="Arial" w:cs="Arial"/>
        </w:rPr>
        <w:fldChar w:fldCharType="separate"/>
      </w:r>
      <w:r w:rsidR="00FB6500" w:rsidRPr="00FB6500">
        <w:rPr>
          <w:rFonts w:ascii="Arial" w:hAnsi="Arial" w:cs="Arial"/>
          <w:vertAlign w:val="superscript"/>
        </w:rPr>
        <w:t>2</w:t>
      </w:r>
      <w:r w:rsidRPr="00824B91">
        <w:rPr>
          <w:rFonts w:ascii="Arial" w:hAnsi="Arial" w:cs="Arial"/>
        </w:rPr>
        <w:fldChar w:fldCharType="end"/>
      </w:r>
      <w:r w:rsidRPr="00824B91">
        <w:rPr>
          <w:rFonts w:ascii="Arial" w:hAnsi="Arial" w:cs="Arial"/>
        </w:rPr>
        <w:t xml:space="preserve"> and that PIFs combine multiplicatively,</w:t>
      </w:r>
      <w:r w:rsidRPr="00824B91">
        <w:rPr>
          <w:rFonts w:ascii="Arial" w:hAnsi="Arial" w:cs="Arial"/>
          <w:lang w:val="fr-CH"/>
        </w:rPr>
        <w:t xml:space="preserve"> i.e. </w:t>
      </w:r>
      <m:oMath>
        <m:r>
          <w:rPr>
            <w:rFonts w:ascii="Cambria Math" w:hAnsi="Cambria Math" w:cs="Arial"/>
          </w:rPr>
          <m:t>PIF</m:t>
        </m:r>
        <m:r>
          <w:rPr>
            <w:rFonts w:ascii="Cambria Math" w:hAnsi="Cambria Math" w:cs="Arial"/>
            <w:lang w:val="fr-CH"/>
          </w:rPr>
          <m:t>=1-</m:t>
        </m:r>
        <m:nary>
          <m:naryPr>
            <m:chr m:val="∏"/>
            <m:limLoc m:val="subSup"/>
            <m:supHide m:val="1"/>
            <m:ctrlPr>
              <w:rPr>
                <w:rFonts w:ascii="Cambria Math" w:hAnsi="Cambria Math" w:cs="Arial"/>
                <w:i/>
              </w:rPr>
            </m:ctrlPr>
          </m:naryPr>
          <m:sub>
            <m:r>
              <w:rPr>
                <w:rFonts w:ascii="Cambria Math" w:hAnsi="Cambria Math" w:cs="Arial"/>
              </w:rPr>
              <m:t>i</m:t>
            </m:r>
          </m:sub>
          <m:sup/>
          <m:e>
            <m:r>
              <w:rPr>
                <w:rFonts w:ascii="Cambria Math" w:hAnsi="Cambria Math" w:cs="Arial"/>
                <w:lang w:val="fr-CH"/>
              </w:rPr>
              <m:t>(1-</m:t>
            </m:r>
            <m:r>
              <w:rPr>
                <w:rFonts w:ascii="Cambria Math" w:hAnsi="Cambria Math" w:cs="Arial"/>
              </w:rPr>
              <m:t>PI</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lang w:val="fr-CH"/>
              </w:rPr>
              <m:t>)</m:t>
            </m:r>
          </m:e>
        </m:nary>
      </m:oMath>
      <w:r w:rsidRPr="00824B91">
        <w:rPr>
          <w:rFonts w:ascii="Arial" w:hAnsi="Arial" w:cs="Arial"/>
          <w:lang w:val="fr-CH"/>
        </w:rPr>
        <w:t xml:space="preserve"> </w:t>
      </w:r>
      <w:r w:rsidRPr="00824B91">
        <w:rPr>
          <w:rFonts w:ascii="Arial" w:hAnsi="Arial" w:cs="Arial"/>
        </w:rPr>
        <w:t xml:space="preserve">where the </w:t>
      </w:r>
      <w:r w:rsidRPr="00824B91">
        <w:rPr>
          <w:rFonts w:ascii="Arial" w:hAnsi="Arial" w:cs="Arial"/>
          <w:i/>
        </w:rPr>
        <w:t>i</w:t>
      </w:r>
      <w:r w:rsidRPr="00824B91">
        <w:rPr>
          <w:rFonts w:ascii="Arial" w:hAnsi="Arial" w:cs="Arial"/>
        </w:rPr>
        <w:t>’s</w:t>
      </w:r>
      <w:bookmarkStart w:id="0" w:name="_GoBack"/>
      <w:bookmarkEnd w:id="0"/>
      <w:r w:rsidRPr="00824B91">
        <w:rPr>
          <w:rFonts w:ascii="Arial" w:hAnsi="Arial" w:cs="Arial"/>
        </w:rPr>
        <w:t xml:space="preserve"> denote independent risk factors.</w:t>
      </w:r>
      <w:r w:rsidRPr="00824B91">
        <w:rPr>
          <w:rFonts w:ascii="Arial" w:hAnsi="Arial" w:cs="Arial"/>
        </w:rPr>
        <w:fldChar w:fldCharType="begin" w:fldLock="1"/>
      </w:r>
      <w:r w:rsidR="00FB6500">
        <w:rPr>
          <w:rFonts w:ascii="Arial" w:hAnsi="Arial" w:cs="Arial"/>
        </w:rPr>
        <w:instrText xml:space="preserve"> ADDIN ZOTERO_ITEM CSL_CITATION {"citationID":"8C45w9Pb","properties":{"formattedCitation":"\\super 2,4\\nosupersub{}","plainCitation":"2,4","noteIndex":0},"citationItems":[{"id":"9sbIefnX/dK3p8qJN","uris":["http://www.mendeley.com/documents/?uuid=3fcd0a62-4ba9-403b-9c72-101820d00d54",["http://www.mendeley.com/documents/?uuid=3fcd0a62-4ba9-403b-9c72-101820d00d54"]],"itemData":{"DOI":"10.1016/S0140-6736(12)61899-6","ISSN":"1474-547X","author":[{"dropping-particle":"","family":"Murray","given":"Christopher J L","non-dropping-particle":"","parse-names":false,"suffix":""},{"dropping-particle":"","family":"Ezzati","given":"Majid","non-dropping-particle":"","parse-names":false,"suffix":""},{"dropping-particle":"","family":"Flaxman","given":"Abraham D","non-dropping-particle":"","parse-names":false,"suffix":""},{"dropping-particle":"","family":"Lim","given":"Stephen","non-dropping-particle":"","parse-names":false,"suffix":""},{"dropping-particle":"","family":"Lozano","given":"Rafael","non-dropping-particle":"","parse-names":false,"suffix":""},{"dropping-particle":"","family":"Michaud","given":"Catherine","non-dropping-particle":"","parse-names":false,"suffix":""},{"dropping-particle":"","family":"Naghavi","given":"Mohsen","non-dropping-particle":"","parse-names":false,"suffix":""},{"dropping-particle":"","family":"Salomon","given":"Joshua A","non-dropping-particle":"","parse-names":false,"suffix":""},{"dropping-particle":"","family":"Shibuya","given":"Kenji","non-dropping-particle":"","parse-names":false,"suffix":""},{"dropping-particle":"","family":"Vos","given":"Theo","non-dropping-particle":"","parse-names":false,"suffix":""},{"dropping-particle":"","family":"Wikler","given":"Daniel","non-dropping-particle":"","parse-names":false,"suffix":""},{"dropping-particle":"","family":"Lopez","given":"Alan D","non-dropping-particle":"","parse-names":false,"suffix":""}],"container-title":"Lancet","id":"ITEM-1","issue":"9859","issued":{"date-parts":[["2012"]]},"language":"eng","page":"2063-2066","title":"GBD 2010: design, definitions, and metrics","type":"article-journal","volume":"380"}},{"id":"9sbIefnX/xdPEVwjl","uris":["http://www.mendeley.com/documents/?uuid=35b14c96-27f0-4892-a664-c378b02a9729",["http://www.mendeley.com/documents/?uuid=35b14c96-27f0-4892-a664-c378b02a9729"]],"itemData":{"DOI":"10.1016/S0140-6736(12)61766-8","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lMazroa","given":"Mohammad A","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 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 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 L","non-dropping-particle":"","parse-names":false,"suffix":""},{"dropping-particle":"","family":"Ezzati","given":"Majid","non-dropping-particle":"","parse-names":false,"suffix":""}],"container-title":"The Lancet","id":"ITEM-2","issue":"9859","issued":{"date-parts":[["2012","8","29"]]},"language":"en","page":"2224-2260","title":"A comparative risk assessment of burden of disease and injury attributable to 67 risk factors and risk factor clusters in 21 regions, 1990–2010: a systematic analysis for the Global Burden of Disease Study 2010","type":"article-journal","volume":"380"}}],"schema":"https://github.com/citation-style-language/schema/raw/master/csl-citation.json"} </w:instrText>
      </w:r>
      <w:r w:rsidRPr="00824B91">
        <w:rPr>
          <w:rFonts w:ascii="Arial" w:hAnsi="Arial" w:cs="Arial"/>
        </w:rPr>
        <w:fldChar w:fldCharType="separate"/>
      </w:r>
      <w:r w:rsidR="00FB6500" w:rsidRPr="00FB6500">
        <w:rPr>
          <w:rFonts w:ascii="Arial" w:hAnsi="Arial" w:cs="Arial"/>
          <w:vertAlign w:val="superscript"/>
        </w:rPr>
        <w:t>2,4</w:t>
      </w:r>
      <w:r w:rsidRPr="00824B91">
        <w:rPr>
          <w:rFonts w:ascii="Arial" w:hAnsi="Arial" w:cs="Arial"/>
        </w:rPr>
        <w:fldChar w:fldCharType="end"/>
      </w:r>
      <w:r w:rsidRPr="00824B91">
        <w:rPr>
          <w:rFonts w:ascii="Arial" w:hAnsi="Arial" w:cs="Arial"/>
        </w:rPr>
        <w:t xml:space="preserve"> </w:t>
      </w:r>
    </w:p>
    <w:p w14:paraId="5506EE20" w14:textId="77777777" w:rsidR="008606F8" w:rsidRPr="00824B91" w:rsidRDefault="008606F8" w:rsidP="008606F8">
      <w:pPr>
        <w:pStyle w:val="NoSpacing"/>
        <w:spacing w:line="276" w:lineRule="auto"/>
        <w:rPr>
          <w:rFonts w:ascii="Arial" w:hAnsi="Arial" w:cs="Arial"/>
        </w:rPr>
      </w:pPr>
    </w:p>
    <w:p w14:paraId="05EA316C" w14:textId="77777777" w:rsidR="008606F8" w:rsidRPr="00824B91" w:rsidRDefault="008606F8" w:rsidP="008606F8">
      <w:pPr>
        <w:pStyle w:val="NoSpacing"/>
        <w:spacing w:line="276" w:lineRule="auto"/>
        <w:rPr>
          <w:rFonts w:ascii="Arial" w:hAnsi="Arial" w:cs="Arial"/>
        </w:rPr>
      </w:pPr>
      <w:r w:rsidRPr="00824B91">
        <w:rPr>
          <w:rFonts w:ascii="Arial" w:hAnsi="Arial" w:cs="Arial"/>
        </w:rPr>
        <w:t xml:space="preserve">The number of avoided deaths due to the change in risk exposure of risk </w:t>
      </w:r>
      <w:proofErr w:type="spellStart"/>
      <w:r w:rsidRPr="00824B91">
        <w:rPr>
          <w:rFonts w:ascii="Arial" w:hAnsi="Arial" w:cs="Arial"/>
          <w:i/>
        </w:rPr>
        <w:t>i</w:t>
      </w:r>
      <w:proofErr w:type="spellEnd"/>
      <w:r w:rsidRPr="00824B91">
        <w:rPr>
          <w:rFonts w:ascii="Arial" w:hAnsi="Arial" w:cs="Arial"/>
        </w:rPr>
        <w:t xml:space="preserve">, </w:t>
      </w:r>
      <w:proofErr w:type="spellStart"/>
      <w:r w:rsidRPr="00824B91">
        <w:rPr>
          <w:rFonts w:ascii="Arial" w:hAnsi="Arial" w:cs="Arial"/>
          <w:i/>
        </w:rPr>
        <w:t>Δdeaths</w:t>
      </w:r>
      <w:r w:rsidRPr="00824B91">
        <w:rPr>
          <w:rFonts w:ascii="Arial" w:hAnsi="Arial" w:cs="Arial"/>
          <w:vertAlign w:val="subscript"/>
        </w:rPr>
        <w:t>i</w:t>
      </w:r>
      <w:proofErr w:type="spellEnd"/>
      <w:r w:rsidRPr="00824B91">
        <w:rPr>
          <w:rFonts w:ascii="Arial" w:hAnsi="Arial" w:cs="Arial"/>
        </w:rPr>
        <w:t xml:space="preserve">, was calculated by multiplying the associated PIF by disease-specific death rates, </w:t>
      </w:r>
      <w:r w:rsidRPr="0082593D">
        <w:rPr>
          <w:rFonts w:ascii="Arial" w:hAnsi="Arial" w:cs="Arial"/>
          <w:i/>
          <w:iCs/>
        </w:rPr>
        <w:t>DR</w:t>
      </w:r>
      <w:r w:rsidRPr="00824B91">
        <w:rPr>
          <w:rFonts w:ascii="Arial" w:hAnsi="Arial" w:cs="Arial"/>
        </w:rPr>
        <w:t xml:space="preserve">, and by the number of people alive within a population, </w:t>
      </w:r>
      <w:r w:rsidRPr="0082593D">
        <w:rPr>
          <w:rFonts w:ascii="Arial" w:hAnsi="Arial" w:cs="Arial"/>
          <w:i/>
          <w:iCs/>
        </w:rPr>
        <w:t>P</w:t>
      </w:r>
      <w:r w:rsidRPr="00824B91">
        <w:rPr>
          <w:rFonts w:ascii="Arial" w:hAnsi="Arial" w:cs="Arial"/>
        </w:rPr>
        <w:t xml:space="preserve">:  </w:t>
      </w:r>
    </w:p>
    <w:p w14:paraId="0476B004" w14:textId="77777777" w:rsidR="008606F8" w:rsidRPr="00824B91" w:rsidRDefault="008606F8" w:rsidP="008606F8">
      <w:pPr>
        <w:pStyle w:val="NoSpacing"/>
        <w:spacing w:line="276" w:lineRule="auto"/>
        <w:rPr>
          <w:rFonts w:ascii="Arial" w:hAnsi="Arial" w:cs="Arial"/>
        </w:rPr>
      </w:pPr>
    </w:p>
    <w:tbl>
      <w:tblPr>
        <w:tblW w:w="0" w:type="auto"/>
        <w:tblLook w:val="04A0" w:firstRow="1" w:lastRow="0" w:firstColumn="1" w:lastColumn="0" w:noHBand="0" w:noVBand="1"/>
      </w:tblPr>
      <w:tblGrid>
        <w:gridCol w:w="702"/>
        <w:gridCol w:w="7624"/>
        <w:gridCol w:w="700"/>
      </w:tblGrid>
      <w:tr w:rsidR="008606F8" w:rsidRPr="00824B91" w14:paraId="022F59C4" w14:textId="77777777" w:rsidTr="00BE6D84">
        <w:tc>
          <w:tcPr>
            <w:tcW w:w="704" w:type="dxa"/>
          </w:tcPr>
          <w:p w14:paraId="584B2A45" w14:textId="77777777" w:rsidR="008606F8" w:rsidRPr="00824B91" w:rsidRDefault="008606F8" w:rsidP="00BE6D84">
            <w:pPr>
              <w:pStyle w:val="NoSpacing"/>
              <w:spacing w:line="276" w:lineRule="auto"/>
              <w:rPr>
                <w:rFonts w:ascii="Arial" w:hAnsi="Arial" w:cs="Arial"/>
              </w:rPr>
            </w:pPr>
          </w:p>
        </w:tc>
        <w:tc>
          <w:tcPr>
            <w:tcW w:w="7655" w:type="dxa"/>
          </w:tcPr>
          <w:p w14:paraId="56A18855" w14:textId="77777777" w:rsidR="008606F8" w:rsidRPr="00824B91" w:rsidRDefault="008606F8" w:rsidP="00BE6D84">
            <w:pPr>
              <w:pStyle w:val="NoSpacing"/>
              <w:spacing w:line="276" w:lineRule="auto"/>
              <w:rPr>
                <w:rFonts w:ascii="Arial" w:hAnsi="Arial" w:cs="Arial"/>
              </w:rPr>
            </w:pPr>
            <m:oMathPara>
              <m:oMath>
                <m:r>
                  <w:rPr>
                    <w:rFonts w:ascii="Cambria Math" w:hAnsi="Cambria Math" w:cs="Arial"/>
                  </w:rPr>
                  <m:t>Δdeath</m:t>
                </m:r>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r>
                  <w:rPr>
                    <w:rFonts w:ascii="Cambria Math" w:hAnsi="Cambria Math" w:cs="Arial"/>
                  </w:rPr>
                  <m:t>(r,s,a,d)=PI</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r>
                  <w:rPr>
                    <w:rFonts w:ascii="Cambria Math" w:hAnsi="Cambria Math" w:cs="Arial"/>
                  </w:rPr>
                  <m:t>(r,s,a,d)∙DR(r,s,a,d)∙P(r,s,a)</m:t>
                </m:r>
              </m:oMath>
            </m:oMathPara>
          </w:p>
        </w:tc>
        <w:tc>
          <w:tcPr>
            <w:tcW w:w="703" w:type="dxa"/>
            <w:vAlign w:val="center"/>
          </w:tcPr>
          <w:p w14:paraId="0DF81AF8" w14:textId="77777777" w:rsidR="008606F8" w:rsidRPr="00824B91" w:rsidRDefault="008606F8" w:rsidP="00BE6D84">
            <w:pPr>
              <w:pStyle w:val="Caption"/>
              <w:keepNext/>
              <w:rPr>
                <w:rFonts w:ascii="Arial" w:hAnsi="Arial" w:cs="Arial"/>
                <w:i w:val="0"/>
                <w:color w:val="auto"/>
                <w:sz w:val="22"/>
                <w:szCs w:val="22"/>
              </w:rPr>
            </w:pPr>
          </w:p>
        </w:tc>
      </w:tr>
    </w:tbl>
    <w:p w14:paraId="6D93541F" w14:textId="77777777" w:rsidR="008606F8" w:rsidRPr="00824B91" w:rsidRDefault="008606F8" w:rsidP="008606F8">
      <w:pPr>
        <w:pStyle w:val="NoSpacing"/>
        <w:spacing w:line="276" w:lineRule="auto"/>
        <w:rPr>
          <w:rFonts w:ascii="Arial" w:hAnsi="Arial" w:cs="Arial"/>
        </w:rPr>
      </w:pPr>
      <w:r w:rsidRPr="00824B91">
        <w:rPr>
          <w:rFonts w:ascii="Arial" w:hAnsi="Arial" w:cs="Arial"/>
        </w:rPr>
        <w:t xml:space="preserve">where PIFs are differentiated by region </w:t>
      </w:r>
      <w:r w:rsidRPr="00824B91">
        <w:rPr>
          <w:rFonts w:ascii="Arial" w:hAnsi="Arial" w:cs="Arial"/>
          <w:i/>
        </w:rPr>
        <w:t>r</w:t>
      </w:r>
      <w:r>
        <w:rPr>
          <w:rFonts w:ascii="Arial" w:hAnsi="Arial" w:cs="Arial"/>
        </w:rPr>
        <w:t xml:space="preserve">, sex </w:t>
      </w:r>
      <w:r w:rsidRPr="00D61193">
        <w:rPr>
          <w:rFonts w:ascii="Arial" w:hAnsi="Arial" w:cs="Arial"/>
          <w:i/>
          <w:iCs/>
        </w:rPr>
        <w:t>s</w:t>
      </w:r>
      <w:r>
        <w:rPr>
          <w:rFonts w:ascii="Arial" w:hAnsi="Arial" w:cs="Arial"/>
        </w:rPr>
        <w:t xml:space="preserve">, age group </w:t>
      </w:r>
      <w:r w:rsidRPr="00D61193">
        <w:rPr>
          <w:rFonts w:ascii="Arial" w:hAnsi="Arial" w:cs="Arial"/>
          <w:i/>
          <w:iCs/>
        </w:rPr>
        <w:t>a</w:t>
      </w:r>
      <w:r>
        <w:rPr>
          <w:rFonts w:ascii="Arial" w:hAnsi="Arial" w:cs="Arial"/>
        </w:rPr>
        <w:t xml:space="preserve">, </w:t>
      </w:r>
      <w:r w:rsidRPr="00824B91">
        <w:rPr>
          <w:rFonts w:ascii="Arial" w:hAnsi="Arial" w:cs="Arial"/>
        </w:rPr>
        <w:t xml:space="preserve">and disease/cause of death </w:t>
      </w:r>
      <w:r w:rsidRPr="00824B91">
        <w:rPr>
          <w:rFonts w:ascii="Arial" w:hAnsi="Arial" w:cs="Arial"/>
          <w:i/>
        </w:rPr>
        <w:t>d</w:t>
      </w:r>
      <w:r w:rsidRPr="00824B91">
        <w:rPr>
          <w:rFonts w:ascii="Arial" w:hAnsi="Arial" w:cs="Arial"/>
        </w:rPr>
        <w:t xml:space="preserve">; the death rates are differentiated by region, </w:t>
      </w:r>
      <w:r>
        <w:rPr>
          <w:rFonts w:ascii="Arial" w:hAnsi="Arial" w:cs="Arial"/>
        </w:rPr>
        <w:t xml:space="preserve">sex, </w:t>
      </w:r>
      <w:r w:rsidRPr="00824B91">
        <w:rPr>
          <w:rFonts w:ascii="Arial" w:hAnsi="Arial" w:cs="Arial"/>
        </w:rPr>
        <w:t>age group, and disease; the population groups are differentiated by region</w:t>
      </w:r>
      <w:r>
        <w:rPr>
          <w:rFonts w:ascii="Arial" w:hAnsi="Arial" w:cs="Arial"/>
        </w:rPr>
        <w:t>, sex,</w:t>
      </w:r>
      <w:r w:rsidRPr="00824B91">
        <w:rPr>
          <w:rFonts w:ascii="Arial" w:hAnsi="Arial" w:cs="Arial"/>
        </w:rPr>
        <w:t xml:space="preserve"> and age group; and the change in the number of deaths is differentiated by region, </w:t>
      </w:r>
      <w:r>
        <w:rPr>
          <w:rFonts w:ascii="Arial" w:hAnsi="Arial" w:cs="Arial"/>
        </w:rPr>
        <w:t xml:space="preserve">sex, </w:t>
      </w:r>
      <w:r w:rsidRPr="00824B91">
        <w:rPr>
          <w:rFonts w:ascii="Arial" w:hAnsi="Arial" w:cs="Arial"/>
        </w:rPr>
        <w:t>age group</w:t>
      </w:r>
      <w:r>
        <w:rPr>
          <w:rFonts w:ascii="Arial" w:hAnsi="Arial" w:cs="Arial"/>
        </w:rPr>
        <w:t>,</w:t>
      </w:r>
      <w:r w:rsidRPr="00824B91">
        <w:rPr>
          <w:rFonts w:ascii="Arial" w:hAnsi="Arial" w:cs="Arial"/>
        </w:rPr>
        <w:t xml:space="preserve"> and disease.</w:t>
      </w:r>
    </w:p>
    <w:p w14:paraId="480F11A4" w14:textId="73332D5A" w:rsidR="008606F8" w:rsidRDefault="008606F8" w:rsidP="008606F8">
      <w:pPr>
        <w:pStyle w:val="NoSpacing"/>
        <w:spacing w:line="276" w:lineRule="auto"/>
        <w:rPr>
          <w:rFonts w:ascii="Arial" w:hAnsi="Arial" w:cs="Arial"/>
        </w:rPr>
      </w:pPr>
    </w:p>
    <w:p w14:paraId="0D5FD527" w14:textId="58BFF753" w:rsidR="008606F8" w:rsidRPr="008606F8" w:rsidRDefault="008606F8" w:rsidP="008606F8">
      <w:pPr>
        <w:pStyle w:val="NoSpacing"/>
        <w:spacing w:line="276" w:lineRule="auto"/>
        <w:rPr>
          <w:rFonts w:ascii="Arial" w:hAnsi="Arial" w:cs="Arial"/>
          <w:b/>
          <w:bCs/>
        </w:rPr>
      </w:pPr>
      <w:r w:rsidRPr="008606F8">
        <w:rPr>
          <w:rFonts w:ascii="Arial" w:hAnsi="Arial" w:cs="Arial"/>
          <w:b/>
          <w:bCs/>
        </w:rPr>
        <w:t>Data sources</w:t>
      </w:r>
    </w:p>
    <w:p w14:paraId="578020CA" w14:textId="77777777" w:rsidR="008606F8" w:rsidRPr="00824B91" w:rsidRDefault="008606F8" w:rsidP="008606F8">
      <w:pPr>
        <w:pStyle w:val="NoSpacing"/>
        <w:spacing w:line="276" w:lineRule="auto"/>
        <w:rPr>
          <w:rFonts w:ascii="Arial" w:hAnsi="Arial" w:cs="Arial"/>
        </w:rPr>
      </w:pPr>
    </w:p>
    <w:p w14:paraId="05248C09" w14:textId="33CE8536" w:rsidR="008606F8" w:rsidRDefault="008606F8" w:rsidP="008606F8">
      <w:pPr>
        <w:pStyle w:val="NoSpacing"/>
        <w:spacing w:line="276" w:lineRule="auto"/>
        <w:rPr>
          <w:rFonts w:ascii="Arial" w:hAnsi="Arial" w:cs="Arial"/>
        </w:rPr>
      </w:pPr>
      <w:r w:rsidRPr="00824B91">
        <w:rPr>
          <w:rFonts w:ascii="Arial" w:hAnsi="Arial" w:cs="Arial"/>
        </w:rPr>
        <w:t>We used publicly available data sources to parameterize the comparative risk analysis. Mortality</w:t>
      </w:r>
      <w:r>
        <w:rPr>
          <w:rFonts w:ascii="Arial" w:hAnsi="Arial" w:cs="Arial"/>
        </w:rPr>
        <w:t xml:space="preserve"> and population</w:t>
      </w:r>
      <w:r w:rsidRPr="00824B91">
        <w:rPr>
          <w:rFonts w:ascii="Arial" w:hAnsi="Arial" w:cs="Arial"/>
        </w:rPr>
        <w:t xml:space="preserve"> data were adopted from the Global Burden of Disease project</w:t>
      </w:r>
      <w:r>
        <w:rPr>
          <w:rFonts w:ascii="Arial" w:hAnsi="Arial" w:cs="Arial"/>
        </w:rPr>
        <w:t>.</w:t>
      </w:r>
      <w:r>
        <w:rPr>
          <w:rFonts w:ascii="Arial" w:hAnsi="Arial" w:cs="Arial"/>
        </w:rPr>
        <w:fldChar w:fldCharType="begin"/>
      </w:r>
      <w:r w:rsidR="00FB6500">
        <w:rPr>
          <w:rFonts w:ascii="Arial" w:hAnsi="Arial" w:cs="Arial"/>
        </w:rPr>
        <w:instrText xml:space="preserve"> ADDIN ZOTERO_ITEM CSL_CITATION {"citationID":"Zrr0uLdd","properties":{"formattedCitation":"\\super 5\\nosupersub{}","plainCitation":"5","noteIndex":0},"citationItems":[{"id":1941,"uris":["http://zotero.org/users/14122/items/79PR6WAP",["http://zotero.org/users/14122/items/79PR6WAP"]],"itemData":{"id":1941,"type":"article-journal","abstract":"&lt;h2&gt;Summary&lt;/h2&gt;&lt;h3&gt;Background&lt;/h3&gt;&lt;p&gt;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lt;/p&gt;&lt;h3&gt;Methods&lt;/h3&gt;&lt;p&gt;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lt;/p&gt;&lt;h3&gt;Findings&lt;/h3&gt;&lt;p&gt;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lt;/p&gt;&lt;h3&gt;Interpretation&lt;/h3&gt;&lt;p&gt;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lt;/p&gt;&lt;h3&gt;Funding&lt;/h3&gt;&lt;p&gt;Bill &amp; Melinda Gates Foundation.&lt;/p&gt;","container-title":"The Lancet","DOI":"10.1016/S0140-6736(20)30977-6","ISSN":"0140-6736, 1474-547X","issue":"10258","journalAbbreviation":"The Lancet","language":"English","note":"publisher: Elsevier\nPMID: 33069325","page":"1160-1203","source":"www.thelancet.com","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family":"Wang","given":"Haidong"},{"family":"Abbas","given":"Kaja M."},{"family":"Abbasifard","given":"Mitra"},{"family":"Abbasi-Kangevari","given":"Mohsen"},{"family":"Abbastabar","given":"Hedayat"},{"family":"Abd-Allah","given":"Foad"},{"family":"Abdelalim","given":"Ahmed"},{"family":"Abolhassani","given":"Hassan"},{"family":"Abreu","given":"Lucas Guimarães"},{"family":"Abrigo","given":"Michael R. M."},{"family":"Abushouk","given":"Abdelrahman I."},{"family":"Adabi","given":"Maryam"},{"family":"Adair","given":"Tim"},{"family":"Adebayo","given":"Oladimeji M."},{"family":"Adedeji","given":"Isaac Akinkunmi"},{"family":"Adekanmbi","given":"Victor"},{"family":"Adeoye","given":"Abiodun Moshood"},{"family":"Adetokunboh","given":"Olatunji O."},{"family":"Advani","given":"Shailesh M."},{"family":"Afshin","given":"Ashkan"},{"family":"Aghaali","given":"Mohammad"},{"family":"Agrawal","given":"Anurag"},{"family":"Ahmadi","given":"Keivan"},{"family":"Ahmadieh","given":"Hamid"},{"family":"Ahmed","given":"Muktar Beshir"},{"family":"Al-Aly","given":"Ziyad"},{"family":"Alam","given":"Khurshid"},{"family":"Alam","given":"Tahiya"},{"family":"Alanezi","given":"Fahad Mashhour"},{"family":"Alanzi","given":"Turki M."},{"family":"Alcalde-Rabanal","given":"Jacqueline Elizabeth"},{"family":"Ali","given":"Muhammad"},{"family":"Alicandro","given":"Gianfranco"},{"family":"Alijanzadeh","given":"Mehran"},{"family":"Alinia","given":"Cyrus"},{"family":"Alipour","given":"Vahid"},{"family":"Alizade","given":"Hesam"},{"family":"Aljunid","given":"Syed Mohamed"},{"family":"Allebeck","given":"Peter"},{"family":"Almadi","given":"Majid Abdulrahman Hamad"},{"family":"Almasi-Hashiani","given":"Amir"},{"family":"Al-Mekhlafi","given":"Hesham M."},{"family":"Altirkawi","given":"Khalid A."},{"family":"Alumran","given":"Arwa Khalid"},{"family":"Alvis-Guzman","given":"Nelson"},{"family":"Amini-Rarani","given":"Mostafa"},{"family":"Aminorroaya","given":"Arya"},{"family":"Amit","given":"Arianna Maever L."},{"family":"Ancuceanu","given":"Robert"},{"family":"Andrei","given":"Catalina Liliana"},{"family":"Androudi","given":"Sofia"},{"family":"Angus","given":"Colin"},{"family":"Anjomshoa","given":"Mina"},{"family":"Ansari","given":"Fereshteh"},{"family":"Ansari","given":"Iman"},{"family":"Ansari-Moghaddam","given":"Alireza"},{"family":"Antonio","given":"Carl Abelardo T."},{"family":"Antony","given":"Catherine M."},{"family":"Anvari","given":"Davood"},{"family":"Appiah","given":"Seth Christopher Yaw"},{"family":"Arabloo","given":"Jalal"},{"family":"Arab-Zozani","given":"Morteza"},{"family":"Aravkin","given":"Aleksandr Y."},{"family":"Aremu","given":"Olatunde"},{"family":"Ärnlöv","given":"Johan"},{"family":"Aryal","given":"Krishna K."},{"family":"Asadi-Pooya","given":"Ali A."},{"family":"Asgari","given":"Samaneh"},{"family":"Jafarabadi","given":"Mohammad Asghari"},{"family":"Atteraya","given":"Madhu Sudhan"},{"family":"Ausloos","given":"Marcel"},{"family":"Avila-Burgos","given":"Leticia"},{"family":"Avokpaho","given":"Euripide Frinel Gbenato Arthur"},{"family":"Quintanilla","given":"Beatriz Paulina Ayala"},{"family":"Ayano","given":"Getinet"},{"family":"Ayanore","given":"Martin Amogre"},{"family":"Azarian","given":"Ghasem"},{"family":"Babaee","given":"Ebrahim"},{"family":"Badiye","given":"Ashish D."},{"family":"Bagli","given":"Eleni"},{"family":"Bahrami","given":"Mohammad Amin"},{"family":"Bakhtiari","given":"Ahad"},{"family":"Balassyano","given":"Shelly"},{"family":"Banach","given":"Maciej"},{"family":"Banik","given":"Palash Chandra"},{"family":"Barker-Collo","given":"Suzanne Lyn"},{"family":"Bärnighausen","given":"Till Winfried"},{"family":"Barzegar","given":"Akbar"},{"family":"Basu","given":"Sanjay"},{"family":"Baune","given":"Bernhard T."},{"family":"Bayati","given":"Mohsen"},{"family":"Bazmandegan","given":"Gholamreza"},{"family":"Bedi","given":"Neeraj"},{"family":"Bell","given":"Michellr L."},{"family":"Bennett","given":"Derrick A."},{"family":"Bensenor","given":"Isabela M."},{"family":"Berhe","given":"Kidanemaryam"},{"family":"Berman","given":"Adam E."},{"family":"Bertolacci","given":"Gregory J."},{"family":"Bhageerathy","given":"Reshmi"},{"family":"Bhala","given":"Neeraj"},{"family":"Bhattacharyya","given":"Krittika"},{"family":"Bhutta","given":"Zulfiqar A."},{"family":"Bijani","given":"Ali"},{"family":"Biondi","given":"Antonio"},{"family":"Bisanzio","given":"Donal"},{"family":"Bisignano","given":"Catherine"},{"family":"Biswas","given":"Raaj Kishore"},{"family":"Bjørge","given":"Tone"},{"family":"Bohlouli","given":"Somayeh"},{"family":"Bohluli","given":"Mehdi"},{"family":"Bolla","given":"Srinivasa Rao Rao"},{"family":"Borzì","given":"Antonio Maria"},{"family":"Borzouei","given":"Shiva"},{"family":"Brady","given":"Oliver J."},{"family":"Braithwaite","given":"Dejana"},{"family":"Brauer","given":"Michael"},{"family":"Briko","given":"Andrey Nikolaevich"},{"family":"Briko","given":"Nikolay Ivanovich"},{"family":"Bumgarner","given":"Blair R."},{"family":"Nagaraja","given":"Sharath Burugina"},{"family":"Butt","given":"Zahid A."},{"family":"Santos","given":"Florentino Luciano Caetano","dropping-particle":"dos"},{"family":"Cai","given":"Tianji"},{"family":"Callender","given":"Charlton SKH"},{"family":"Cámera","given":"Luis LA Alberto"},{"family":"Campos-Nonato","given":"Ismael R."},{"family":"Cárdenas","given":"Rosario"},{"family":"Carreras","given":"Giulia"},{"family":"Carrero","given":"Juan J."},{"family":"Carvalho","given":"Felix"},{"family":"Castaldelli-Maia","given":"Joao Mauricio"},{"family":"Castelpietra","given":"Giulio"},{"family":"Castro","given":"Franz"},{"family":"Catalá-López","given":"Ferrán"},{"family":"Cederroth","given":"Christopher R."},{"family":"Cerin","given":"Ester"},{"family":"Chattu","given":"Vijay Kumar"},{"family":"Chin","given":"Ken Lee"},{"family":"Chu","given":"Dinh-Toi"},{"family":"Ciobanu","given":"Liliana G."},{"family":"Cirillo","given":"Massimo"},{"family":"Comfort","given":"Haley"},{"family":"Costa","given":"Vera Marisa"},{"family":"Cowden","given":"Richard G."},{"family":"Cromwell","given":"Elizabeth A."},{"family":"Croneberger","given":"Andrew J."},{"family":"Cunningham","given":"Matthew"},{"family":"Dahlawi","given":"Saad M. A."},{"family":"Damiani","given":"Giovanni"},{"family":"D'Amico","given":"Emanuele"},{"family":"Dandona","given":"Lalit"},{"family":"Dandona","given":"Rakhi"},{"family":"Dargan","given":"Paul I."},{"family":"Darwesh","given":"Aso Mohammad"},{"family":"Daryani","given":"Ahmad"},{"family":"Gupta","given":"Rajat Das"},{"family":"Neves","given":"José","dropping-particle":"das"},{"family":"Davletov","given":"Kairat"},{"family":"Leo","given":"Diego De"},{"family":"Denova-Gutiérrez","given":"Edgar"},{"family":"Deribe","given":"Kebede"},{"family":"Dervenis","given":"Nikolaos"},{"family":"Desai","given":"Rupak"},{"family":"Dhungana","given":"Govinda Prasad"},{"family":"Silva","given":"Diana Dias","dropping-particle":"da"},{"family":"Diaz","given":"Daniel"},{"family":"Dippenaar","given":"Ilse N."},{"family":"Djalalinia","given":"Shirin"},{"family":"Do","given":"Hoa Thi"},{"family":"Dokova","given":"Klara"},{"family":"Doku","given":"David Teye"},{"family":"Dorostkar","given":"Fariba"},{"family":"Doshi","given":"Chirag P."},{"family":"Doshmangir","given":"Leila"},{"family":"Doyle","given":"Kerrie E."},{"family":"Dubljanin","given":"Eleonora"},{"family":"Duraes","given":"Andre Rodrigues"},{"family":"Edvardsson","given":"David"},{"family":"Effiong","given":"Andem"},{"family":"Sayed","given":"Iman El"},{"family":"Tantawi","given":"Maha El"},{"family":"Elbarazi","given":"Iffat"},{"family":"El-Jaafary","given":"Shaimaa I."},{"family":"Emamian","given":"Mohammad Hassan"},{"family":"Eskandarieh","given":"Sharareh"},{"family":"Esmaeilzadeh","given":"Firooz"},{"family":"Estep","given":"Kara"},{"family":"Farahmand","given":"Mohammad"},{"family":"Faraj","given":"Anwar"},{"family":"Fareed","given":"Mohammad"},{"family":"Faridnia","given":"Roghiyeh"},{"family":"Faro","given":"Andre"},{"family":"Farzadfar","given":"Farshad"},{"family":"Fattahi","given":"Nazir"},{"family":"Fazaeli","given":"Ali Akbar"},{"family":"Fazlzadeh","given":"Mehdi"},{"family":"Feigin","given":"Valery L."},{"family":"Fereshtehnejad","given":"Seyed-Mohammad"},{"family":"Fernandes","given":"Eduarda"},{"family":"Ferreira","given":"Manuela L."},{"family":"Filip","given":"Irina"},{"family":"Fischer","given":"Florian"},{"family":"Flohr","given":"Carsten"},{"family":"Foigt","given":"Nataliya A."},{"family":"Folayan","given":"Morenike Oluwatoyin"},{"family":"Fomenkov","given":"Artem Alekseevich"},{"family":"Freitas","given":"Marisa"},{"family":"Fukumoto","given":"Takeshi"},{"family":"Fuller","given":"John E."},{"family":"Furtado","given":"João M."},{"family":"Gad","given":"Mohamed M."},{"family":"Gakidou","given":"Emmanuela"},{"family":"Gallus","given":"Silvano"},{"family":"Gebrehiwot","given":"Abiyu Mekonnen"},{"family":"Gebremedhin","given":"Ketema Bizuwork"},{"family":"Gething","given":"Peter W."},{"family":"Ghamari","given":"Farhad"},{"family":"Ghashghaee","given":"Ahmad"},{"family":"Gholamian","given":"Asadollah"},{"family":"Gilani","given":"Syed Amir"},{"family":"Gitimoghaddam","given":"Mojgan"},{"family":"Glushkova","given":"Ekaterina Vladimirovna"},{"family":"Gnedovskaya","given":"Elena V."},{"family":"Gopalani","given":"Sameer Vali"},{"family":"Goulart","given":"Alessandra C."},{"family":"Gugnani","given":"Harish Chander"},{"family":"Guo","given":"Yuming"},{"family":"Gupta","given":"Rajeev"},{"family":"Gupta","given":"Subodh Sharan"},{"family":"Haagsma","given":"Juanita A."},{"family":"Haj-Mirzaian","given":"Arvin"},{"family":"Haj-Mirzaian","given":"Arya"},{"family":"Halvaei","given":"Iman"},{"family":"Hamadeh","given":"Randah R."},{"family":"Abdullah","given":"Kanaan Hamagharib"},{"family":"Han","given":"Chieh"},{"family":"Handiso","given":"Demelash Woldeyohannes"},{"family":"Hankey","given":"Graeme J."},{"family":"Haririan","given":"Hamidreza"},{"family":"Haro","given":"Josep Maria"},{"family":"Hasaballah","given":"Ahmed I."},{"family":"Hassanipour","given":"Soheil"},{"family":"Hassankhani","given":"Hadi"},{"family":"Hay","given":"Simon I."},{"family":"Heibati","given":"Behzad"},{"family":"Heidari-Soureshjani","given":"Reza"},{"family":"Henny","given":"Kiana"},{"family":"Henry","given":"Nathaniel J."},{"family":"Herteliu","given":"Claudiu"},{"family":"Heydarpour","given":"Fatemeh"},{"family":"Hole","given":"Michael K."},{"family":"Hoogar","given":"Praveen"},{"family":"Hosgood","given":"H. Dean"},{"family":"Hossain","given":"Naznin"},{"family":"Hosseinzadeh","given":"Mehdi"},{"family":"Hostiuc","given":"Mihaela"},{"family":"Hostiuc","given":"Sorin"},{"family":"Househ","given":"Mowafa"},{"family":"Hoy","given":"Damian G."},{"family":"Hu","given":"Guoqing"},{"family":"Huda","given":"Tanvir M."},{"family":"Ibitoye","given":"Segun Emmanuel"},{"family":"Ikuta","given":"Kevin S."},{"family":"Ilesanmi","given":"Olayinka Stephen"},{"family":"Ilic","given":"Irena M."},{"family":"Ilic","given":"Milena D."},{"family":"Imani-Nasab","given":"Mohammad Hasan"},{"family":"Islam","given":"MdMohaimenul"},{"family":"Iso","given":"Hiroyasu"},{"family":"Iwu","given":"Chinwe Juliana"},{"family":"Jaafari","given":"Jalil"},{"family":"Jacobsen","given":"Kathryn H."},{"family":"Jahagirdar","given":"Deepa"},{"family":"Jahanmehr","given":"Nader"},{"family":"Jalali","given":"Amir"},{"family":"Jalilian","given":"Farzad"},{"family":"James","given":"Spencer L."},{"family":"Janjani","given":"Hosna"},{"family":"Jenabi","given":"Ensiyeh"},{"family":"Jha","given":"Ravi Prakash"},{"family":"Jha","given":"Vivekanand"},{"family":"Ji","given":"John S."},{"family":"Jonas","given":"Jost B."},{"family":"Joukar","given":"Farahnaz"},{"family":"Jozwiak","given":"Jacek Jerzy"},{"family":"Jürisson","given":"Mikk"},{"family":"Kabir","given":"Zubair"},{"family":"Kalani","given":"Hamed"},{"family":"Kalankesh","given":"Leila R."},{"family":"Kamiab","given":"Zahra"},{"family":"Kanchan","given":"Tanuj"},{"family":"Kapoor","given":"Neeti"},{"family":"Karch","given":"André"},{"family":"Karimi","given":"Salah Eddin"},{"family":"Karimi","given":"Seyed Asaad"},{"family":"Kassebaum","given":"Nicholas J."},{"family":"Katikireddi","given":"Srinivasa Vittal"},{"family":"Kawakami","given":"Norito"},{"family":"Kayode","given":"Gbenga A."},{"family":"Keiyoro","given":"Peter Njenga"},{"family":"Keller","given":"Cathleen"},{"family":"Khader","given":"Yousef Saleh"},{"family":"Khalid","given":"Nauman"},{"family":"Khan","given":"Ejaz Ahmad"},{"family":"Khan","given":"Maseer"},{"family":"Khang","given":"Young-Ho"},{"family":"Khater","given":"Amir M."},{"family":"Khater","given":"Mona M."},{"family":"Khazaei","given":"Salman"},{"family":"Khazaie","given":"Habibolah"},{"family":"Khodayari","given":"Mohammad Taghi"},{"family":"Khubchandani","given":"Jagdish"},{"family":"Kianipour","given":"Neda"},{"family":"Kim","given":"Cho-il"},{"family":"Kim","given":"Young-Eun"},{"family":"Kim","given":"Yun Jin"},{"family":"Kinfu","given":"Yohannes"},{"family":"Kisa","given":"Adnan"},{"family":"Kisa","given":"Sezer"},{"family":"Kissimova-Skarbek","given":"Katarzyna"},{"family":"Kivimäki","given":"Mika"},{"family":"Komaki","given":"Hamidreza"},{"family":"Kopec","given":"Jacek A."},{"family":"Kosen","given":"Soewarta"},{"family":"Koul","given":"Parvaiz A."},{"family":"Koyanagi","given":"Ai"},{"family":"Kravchenko","given":"Michael A."},{"family":"Krishan","given":"Kewal"},{"family":"Krohn","given":"Kris J."},{"family":"Defo","given":"Barthelemy Kuate"},{"family":"Kumar","given":"G. Anil"},{"family":"Kumar","given":"Manasi"},{"family":"Kumar","given":"Pushpendra"},{"family":"Kumar","given":"Vivek"},{"family":"Kusuma","given":"Dian"},{"family":"Kyu","given":"Hmwe Hmwe"},{"family":"Vecchia","given":"Carlo La"},{"family":"Lacey","given":"Ben"},{"family":"Lal","given":"Dharmesh Kumar"},{"family":"Lalloo","given":"Ratilal"},{"family":"Lami","given":"Faris Hasan"},{"family":"Lansky","given":"Sonia"},{"family":"Larson","given":"Samantha Leigh"},{"family":"Larsson","given":"Anders O."},{"family":"Lasrado","given":"Savita"},{"family":"Lassi","given":"Zohra S."},{"family":"Lazarus","given":"Jeffrey V."},{"family":"Lee","given":"Paul H."},{"family":"Lee","given":"Shaun Wen Huey"},{"family":"Leever","given":"Andrew T."},{"family":"LeGrand","given":"Kate E."},{"family":"Leonardi","given":"Matilde"},{"family":"Li","given":"Shanshan"},{"family":"Lim","given":"Lee-Ling"},{"family":"Lim","given":"Stephen S."},{"family":"Linn","given":"Shai"},{"family":"Lodha","given":"Rakesh"},{"family":"Logroscino","given":"Giancarlo"},{"family":"Lopez","given":"Alan D."},{"family":"Lopukhov","given":"Platon D."},{"family":"Lotufo","given":"Paulo A."},{"family":"Lozano","given":"Rafael"},{"family":"Lu","given":"Alton"},{"family":"Lunevicius","given":"Raimundas"},{"family":"Madadin","given":"Mohammed"},{"family":"Maddison","given":"Emilie R."},{"family":"Razek","given":"Hassan Magdy Abd El"},{"family":"Razek","given":"Muhammed Magdy Abd El"},{"family":"Mahasha","given":"Phetole Walter"},{"family":"Mahdavi","given":"Mokhtar Mahdavi"},{"family":"Malekzadeh","given":"Reza"},{"family":"Mamun","given":"Abdullah A."},{"family":"Manafi","given":"Navid"},{"family":"Mansour-Ghanaei","given":"Fariborz"},{"family":"Mansouri","given":"Borhan"},{"family":"Mansournia","given":"Mohammad Ali"},{"family":"Mapoma","given":"Chabila Christopher"},{"family":"Martini","given":"Santi"},{"family":"Martins-Melo","given":"Francisco Rogerlândio"},{"family":"Masaka","given":"Anthony"},{"family":"Mastrogiacomo","given":"Claudia I."},{"family":"Mathur","given":"Manu Raj"},{"family":"May","given":"Erin A."},{"family":"McAlinden","given":"Colm"},{"family":"McGrath","given":"John J."},{"family":"McKee","given":"Martin"},{"family":"Mehndiratta","given":"Man Mohan"},{"family":"Mehri","given":"Fereshteh"},{"family":"Mehta","given":"Kala M."},{"family":"Meitei","given":"Wahengbam Bigyananda"},{"family":"Memiah","given":"Peter T. N."},{"family":"Mendoza","given":"Walter"},{"family":"Menezes","given":"Ritesh G."},{"family":"Mengesha","given":"Endalkachew Worku"},{"family":"Mensah","given":"George A."},{"family":"Meretoja","given":"Atte"},{"family":"Meretoja","given":"Tuomo J."},{"family":"Mestrovic","given":"Tomislav"},{"family":"Michalek","given":"Irmina Maria"},{"family":"Mihretie","given":"Kebadnew Mulatu"},{"family":"Miller","given":"Ted R."},{"family":"Mills","given":"Edward J."},{"family":"Milne","given":"George J."},{"family":"Mirrakhimov","given":"Erkin M."},{"family":"Mirzaei","given":"Hamed"},{"family":"Mirzaei","given":"Maryam"},{"family":"Mirzaei-Alavijeh","given":"Mehdi"},{"family":"Misganaw","given":"Awoke Temesgen"},{"family":"Moazen","given":"Babak"},{"family":"Moghadaszadeh","given":"Masoud"},{"family":"Mohamadi","given":"Efat"},{"family":"Mohammad","given":"Dara K."},{"family":"Mohammad","given":"Yousef"},{"family":"Mezerji","given":"Naser Mohammad Gholi"},{"family":"Mohammadbeigi","given":"Abolfazl"},{"family":"Mohammadian-Hafshejani","given":"Abdollah"},{"family":"Mohammadpourhodki","given":"Reza"},{"family":"Mohammed","given":"Hussen"},{"family":"Mohammed","given":"Shafiu"},{"family":"Mohebi","given":"Farnam"},{"family":"Bandpei","given":"Mohammad A. Mohseni"},{"family":"Mokari","given":"Amin"},{"family":"Mokdad","given":"Ali H."},{"family":"Momen","given":"Natalie C."},{"family":"Monasta","given":"Lorenzo"},{"family":"Mooney","given":"Meghan D."},{"family":"Moradi","given":"Ghobad"},{"family":"Moradi","given":"Masoud"},{"family":"Moradi-Joo","given":"Mohammad"},{"family":"Moradi-Lakeh","given":"Maziar"},{"family":"Moradzadeh","given":"Rahmatollah"},{"family":"Moraga","given":"Paula"},{"family":"Velásquez","given":"Ilais Moreno"},{"family":"Morgado-da-Costa","given":"Joana"},{"family":"Morrison","given":"Shane Douglas"},{"family":"Mosser","given":"Jonathan F."},{"family":"Mouodi","given":"Simin"},{"family":"Mousavi","given":"Seyyed Meysam"},{"family":"Khaneghah","given":"Amin Mousavi"},{"family":"Mueller","given":"Ulrich Otto"},{"family":"Musa","given":"Kamarul Imran"},{"family":"Muthupandian","given":"Saravanan"},{"family":"Nabavizadeh","given":"Behnam"},{"family":"Naderi","given":"Mehdi"},{"family":"Nagarajan","given":"Ahamarshan Jayaraman"},{"family":"Naghavi","given":"Mohsen"},{"family":"Naghshtabrizi","given":"Behshad"},{"family":"Naik","given":"Gurudatta"},{"family":"Najafi","given":"Farid"},{"family":"Nangia","given":"Vinay"},{"family":"Nansseu","given":"Jobert Richie"},{"family":"Ndwandwe","given":"Duduzile Edith"},{"family":"Negoi","given":"Ionut"},{"family":"Negoi","given":"Ruxandra Irina"},{"family":"Ngunjiri","given":"Josephine W."},{"family":"Nguyen","given":"Huong Lan Thi"},{"family":"Nguyen","given":"Trang Huyen"},{"family":"Nigatu","given":"Yeshambel T."},{"family":"Nikbakhsh","given":"Rajan"},{"family":"Nikpoor","given":"Amin Reza"},{"family":"Nixon","given":"Molly R."},{"family":"Nnaji","given":"Chukwudi A."},{"family":"Nomura","given":"Shuhei"},{"family":"Noubiap","given":"Jean Jacques"},{"family":"Motlagh","given":"Soraya Nouraei"},{"family":"Nowak","given":"Christoph"},{"family":"Oţoiu","given":"Adrian"},{"family":"Odell","given":"Christopher M."},{"family":"Oh","given":"In-Hwan"},{"family":"Oladnabi","given":"Morteza"},{"family":"Olagunju","given":"Andrew T."},{"family":"Olusanya","given":"Bolajoko Olubukunola"},{"family":"Olusanya","given":"Jacob Olusegun"},{"family":"Bali","given":"Ahmed Omar"},{"family":"Ong","given":"Kanyin L."},{"family":"Onwujekwe","given":"Obinna E."},{"family":"Ortiz","given":"Alberto"},{"family":"Otstavnov","given":"Nikita"},{"family":"Otstavnov","given":"Stanislav S."},{"family":"Øverland","given":"Simon"},{"family":"Owolabi","given":"Mayowa O."},{"family":"A","given":"Mahesh P."},{"family":"Padubidri","given":"Jagadish Rao"},{"family":"Pakshir","given":"Keyvan"},{"family":"Palladino","given":"Raffaele"},{"family":"Pana","given":"Adrian"},{"family":"Panda-Jonas","given":"Songhomitra"},{"family":"Park","given":"James"},{"family":"Pasupula","given":"Deepak Kumar"},{"family":"Patel","given":"Jenil R."},{"family":"Patel","given":"Sangram Kishor"},{"family":"Patton","given":"George C."},{"family":"Paulson","given":"Katherine R."},{"family":"Toroudi","given":"Hamidreza Pazoki"},{"family":"Pease","given":"Spencer A."},{"family":"Peden","given":"Amy E."},{"family":"Pepito","given":"Veincent Christian Filipino"},{"family":"Peprah","given":"Emmanuel K."},{"family":"Pereira","given":"Alexandre"},{"family":"Pereira","given":"David M."},{"family":"Perico","given":"Norberto"},{"family":"Pigott","given":"David M."},{"family":"Pilgrim","given":"Thomas"},{"family":"Pilz","given":"Tessa M."},{"family":"Piradov","given":"Michael A."},{"family":"Pirsaheb","given":"Meghdad"},{"family":"Pokhrel","given":"Khem Narayan"},{"family":"Postma","given":"Maarten J."},{"family":"Pourjafar","given":"Hadi"},{"family":"Pourmalek","given":"Farshad"},{"family":"Pourshams","given":"Akram"},{"family":"Poznańska","given":"Anna"},{"family":"Prada","given":"Sergio I."},{"family":"Prakash","given":"Sanjay"},{"family":"Preotescu","given":"Liliana"},{"family":"Syed","given":"Zahiruddin Quazi"},{"family":"Rabiee","given":"Mohammad"},{"family":"Rabiee","given":"Navid"},{"family":"Radfar","given":"Amir"},{"family":"Rafiei","given":"Alireza"},{"family":"Raggi","given":"Alberto"},{"family":"Rahman","given":"Muhammad Aziz"},{"family":"Rajabpour-Sanati","given":"Ali"},{"family":"Ram","given":"Pradhum"},{"family":"Ranabhat","given":"Chhabi Lal"},{"family":"Rao","given":"Sowmya J."},{"family":"Rasella","given":"Davide"},{"family":"Rashedi","given":"Vahid"},{"family":"Rastogi","given":"Prateek"},{"family":"Rathi","given":"Priya"},{"family":"Rawal","given":"Lal"},{"family":"Remuzzi","given":"Giuseppe"},{"family":"Renjith","given":"Vishnu"},{"family":"Renzaho","given":"Andre M. N."},{"family":"Resnikoff","given":"Serge"},{"family":"Rezaei","given":"Nima"},{"family":"Rezai","given":"Mohammad","dropping-particle":"sadegh"},{"family":"Rezapour","given":"Aziz"},{"family":"Rickard","given":"Jennifer"},{"family":"Roever","given":"Leonardo"},{"family":"Ronfani","given":"Luca"},{"family":"Roshandel","given":"Gholamreza"},{"family":"Rostamian","given":"Morteza"},{"family":"Rubagotti","given":"Enrico"},{"family":"Rwegerera","given":"Godfrey M."},{"family":"Sabour","given":"Siamak"},{"family":"Saddik","given":"Basema"},{"family":"Sadeghi","given":"Ehsan"},{"family":"Sadeghi","given":"Masoumeh"},{"family":"Moghaddam","given":"Sahar Saeedi"},{"family":"Safari","given":"Yahya"},{"family":"Safi","given":"Sare"},{"family":"Safiri","given":"Saeid"},{"family":"Sagar","given":"Rajesh"},{"family":"Sahebkar","given":"Amirhossein"},{"family":"Sahraian","given":"Mohammad Ali"},{"family":"Sajadi","given":"S. Mohammad"},{"family":"Salahshoor","given":"Mohammad Reza"},{"family":"Salama","given":"Joseph S."},{"family":"Salamati","given":"Payman"},{"family":"Salem","given":"Marwa R. Rashad"},{"family":"Salimi","given":"Yahya"},{"family":"Salomon","given":"Joshua A."},{"family":"Salz","given":"Inbal"},{"family":"Samad","given":"Zainab"},{"family":"Samy","given":"Abdallah M."},{"family":"Sanabria","given":"Juan"},{"family":"Santric-Milicevic","given":"Milena M."},{"family":"Saraswathy","given":"Sivan Yegnanarayana Iyer"},{"family":"Sartorius","given":"Benn"},{"family":"Sarveazad","given":"Arash"},{"family":"Sathian","given":"Brijesh"},{"family":"Sathish","given":"Thirunavukkarasu"},{"family":"Sattin","given":"Davide"},{"family":"Saylan","given":"Mete"},{"family":"Schaeffer","given":"Lauren E."},{"family":"Schiavolin","given":"Silvia"},{"family":"Schwebel","given":"David C."},{"family":"Schwendicke","given":"Falk"},{"family":"Sekerija","given":"Mario"},{"family":"Senbeta","given":"Anbissa Muleta"},{"family":"Senthilkumaran","given":"Subramanian"},{"family":"Sepanlou","given":"Sadaf G."},{"family":"Serván-Mori","given":"Edson"},{"family":"Shabani","given":"Mahsima"},{"family":"Shahabi","given":"Saeed"},{"family":"Shahbaz","given":"Mohammad"},{"family":"Shaheen","given":"Amira A."},{"family":"Shaikh","given":"Masood Ali"},{"family":"Shalash","given":"Ali S."},{"family":"Shams-Beyranvand","given":"Mehran"},{"family":"Shamsi","given":"MohammadBagher"},{"family":"Shamsizadeh","given":"Morteza"},{"family":"Shannawaz","given":"Mohammed"},{"family":"Sharafi","given":"Kiomars"},{"family":"Sharafi","given":"Zeinab"},{"family":"Sharara","given":"Fablina"},{"family":"Sharma","given":"Rajesh"},{"family":"Shaw","given":"David H."},{"family":"Sheikh","given":"Aziz"},{"family":"Shin","given":"Jae Il"},{"family":"Shiri","given":"Rahman"},{"family":"Shrime","given":"Mark G."},{"family":"Shuval","given":"Kerem"},{"family":"Siabani","given":"Soraya"},{"family":"Sigfusdottir","given":"Inga Dora"},{"family":"Sigurvinsdottir","given":"Rannveig"},{"family":"Silva","given":"Diego Augusto Santos"},{"family":"Simonetti","given":"Biagio"},{"family":"Simpson","given":"Kyle E."},{"family":"Singh","given":"Jasvinder A."},{"family":"Skiadaresi","given":"Eirini"},{"family":"Skryabin","given":"Valentin Yurievich"},{"family":"Soheili","given":"Amin"},{"family":"Sokhan","given":"Anton"},{"family":"Sorensen","given":"Reed J. D."},{"family":"Soriano","given":"Joan B."},{"family":"Sorrie","given":"Muluken Bekele"},{"family":"Soyiri","given":"Ireneous N."},{"family":"Spurlock","given":"Emma Elizabeth"},{"family":"Sreeramareddy","given":"Chandrashekhar T."},{"family":"Stockfelt","given":"Leo"},{"family":"Stokes","given":"Mark A."},{"family":"Stubbs","given":"Jacob L."},{"family":"Sudaryanto","given":"Agus"},{"family":"Sufiyan","given":"Mu'awiyyah Babale"},{"family":"Abdulkader","given":"Rizwan Suliankatchi"},{"family":"Sykes","given":"Bryan L."},{"family":"Tabarés-Seisdedos","given":"Rafael"},{"family":"Tabb","given":"Karen M."},{"family":"Tadakamadla","given":"Santosh Kumar"},{"family":"Taherkhani","given":"Amir"},{"family":"Tang","given":"Muming"},{"family":"Taveira","given":"Nuno"},{"family":"Taylor","given":"Heather Jean"},{"family":"Teagle","given":"Whitney L."},{"family":"Tehrani-Banihashemi","given":"Arash"},{"family":"Teklehaimanot","given":"Berhane Fseha"},{"family":"Tessema","given":"Zemenu Tadesse"},{"family":"Thankappan","given":"Kavumpurathu Raman"},{"family":"Thomas","given":"Nihal"},{"family":"Thrift","given":"Amanda G."},{"family":"Titova","given":"Mariya Vladimirovna"},{"family":"Tohidinik","given":"Hamid Reza"},{"family":"Tonelli","given":"Marcello"},{"family":"Topor-Madry","given":"Roman"},{"family":"Topouzis","given":"Fotis"},{"family":"Tovani-Palone","given":"Marcos Roberto Roberto"},{"family":"Traini","given":"Eugenio"},{"family":"Tran","given":"Bach Xuan"},{"family":"Travillian","given":"Ravensara"},{"family":"Trias-Llimós","given":"Sergi"},{"family":"Truelsen","given":"Thomas Clement"},{"family":"Car","given":"Lorainne Tudor"},{"family":"Unnikrishnan","given":"Bhaskaran"},{"family":"Upadhyay","given":"Era"},{"family":"Vacante","given":"Marco"},{"family":"Vakilian","given":"Alireza"},{"family":"Valdez","given":"Pascual R."},{"family":"Valli","given":"Alessandro"},{"family":"Vardavas","given":"Constantine"},{"family":"Vasankari","given":"Tommi Juhani"},{"family":"Vasconcelos","given":"Ana Maria Nogales"},{"family":"Vasseghian","given":"Yasser"},{"family":"Veisani","given":"Yousef"},{"family":"Venketasubramanian","given":"Narayanaswamy"},{"family":"Vidale","given":"Simone"},{"family":"Violante","given":"Francesco S."},{"family":"Vlassov","given":"Vasily"},{"family":"Vollset","given":"Stein Emil"},{"family":"Vos","given":"Theo"},{"family":"Vujcic","given":"Isidora S."},{"family":"Vukovic","given":"Ana"},{"family":"Vukovic","given":"Rade"},{"family":"Waheed","given":"Yasir"},{"family":"Wallin","given":"Mitchell Taylor"},{"family":"Walters","given":"Magdalene K."},{"family":"Wang","given":"Hongbo"},{"family":"Wang","given":"Yuan-Pang"},{"family":"Watson","given":"Stefanie"},{"family":"Wei","given":"Jingkai"},{"family":"Weiss","given":"Jordan"},{"family":"Weldesamuel","given":"Girmay Teklay"},{"family":"Werdecker","given":"Andrea"},{"family":"Westerman","given":"Ronny"},{"family":"Whiteford","given":"Harvey A."},{"family":"Wiangkham","given":"Taweewat"},{"family":"Wiens","given":"Kirsten E."},{"family":"Wijeratne","given":"Tissa"},{"family":"Wiysonge","given":"Charles Shey"},{"family":"Wojtyniak","given":"Bogdan"},{"family":"Wolfe","given":"Charles D. A."},{"family":"Wondmieneh","given":"Adam Belay"},{"family":"Wool","given":"Eve E."},{"family":"Wu","given":"Ai-Min"},{"family":"Wu","given":"Junjie"},{"family":"Xu","given":"Gelin"},{"family":"Yamada","given":"Tomohide"},{"family":"Yamagishi","given":"Kazumasa"},{"family":"Yano","given":"Yuichiro"},{"family":"Yaya","given":"Sanni"},{"family":"Yazdi-Feyzabadi","given":"Vahid"},{"family":"Yearwood","given":"Jamal A."},{"family":"Yeheyis","given":"Tomas Y."},{"family":"Yilgwan","given":"Christopher Sabo"},{"family":"Yip","given":"Paul"},{"family":"Yonemoto","given":"Naohiro"},{"family":"Yoon","given":"Seok-Jun"},{"family":"Lebni","given":"Javad Yoosefi"},{"family":"York","given":"Hunter W."},{"family":"Younis","given":"Mustafa Z."},{"family":"Younker","given":"Theodore Patrick"},{"family":"Yousefi","given":"Zabihollah"},{"family":"Yousefinezhadi","given":"Taraneh"},{"family":"Yousuf","given":"Abdilahi Yousuf"},{"family":"Yusefzadeh","given":"Hasan"},{"family":"Moghadam","given":"Telma Zahirian"},{"family":"Zakzuk","given":"Josefina"},{"family":"Zaman","given":"Sojib Bin"},{"family":"Zamani","given":"Mohammad"},{"family":"Zamanian","given":"Maryam"},{"family":"Zandian","given":"Hamed"},{"family":"Zhang","given":"Zhi-Jiang"},{"family":"Zheng","given":"Peng"},{"family":"Zhou","given":"Maigeng"},{"family":"Ziapour","given":"Arash"},{"family":"Murray","given":"Christopher J. L."}],"issued":{"date-parts":[["2020",10,17]]}}}],"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5</w:t>
      </w:r>
      <w:r>
        <w:rPr>
          <w:rFonts w:ascii="Arial" w:hAnsi="Arial" w:cs="Arial"/>
        </w:rPr>
        <w:fldChar w:fldCharType="end"/>
      </w:r>
      <w:r>
        <w:rPr>
          <w:rFonts w:ascii="Arial" w:hAnsi="Arial" w:cs="Arial"/>
        </w:rPr>
        <w:t xml:space="preserve"> </w:t>
      </w:r>
      <w:bookmarkStart w:id="1" w:name="_Hlk24311013"/>
      <w:r>
        <w:rPr>
          <w:rFonts w:ascii="Arial" w:hAnsi="Arial" w:cs="Arial"/>
        </w:rPr>
        <w:t>Baseline data on the weight distribution in each country were adopted from a pooled analysis of population-based measurements undertaken by the NCD Risk Factor Collaboration.</w:t>
      </w:r>
      <w:r>
        <w:rPr>
          <w:rFonts w:ascii="Arial" w:hAnsi="Arial" w:cs="Arial"/>
        </w:rPr>
        <w:fldChar w:fldCharType="begin" w:fldLock="1"/>
      </w:r>
      <w:r w:rsidR="00FB6500">
        <w:rPr>
          <w:rFonts w:ascii="Arial" w:hAnsi="Arial" w:cs="Arial"/>
        </w:rPr>
        <w:instrText xml:space="preserve"> ADDIN ZOTERO_ITEM CSL_CITATION {"citationID":"GUdBFCIF","properties":{"formattedCitation":"\\super 6\\nosupersub{}","plainCitation":"6","noteIndex":0},"citationItems":[{"id":"9sbIefnX/6eHqxOKU","uris":["http://www.mendeley.com/documents/?uuid=03c8b2c0-b4a7-46fe-8e27-12cc02e7d40a",["http://www.mendeley.com/documents/?uuid=03c8b2c0-b4a7-46fe-8e27-12cc02e7d40a"]],"itemData":{"DOI":"10.1016/S0140-6736(16)30054-X","ISSN":"0140-6736","abstract":"SummaryBackground Underweight and severe and morbid obesity are associated with highly elevated risks of adverse health outcomes. We estimated trends in mean body-mass index (BMI), which characterises its population distribution, and in the prevalences of a complete set of BMI categories for adults in all countries. Methods We analysed, with use of a consistent protocol, population-based studies that had measured height and weight in adults aged 18 years and older. We applied a Bayesian hierarchical model to these data to estimate trends from 1975 to 2014 in mean BMI and in the prevalences of BMI categories (&lt;18·5 kg/m2 [underweight], 18·5 kg/m2 to &lt;20 kg/m2, 20 kg/m2 to &lt;25 kg/m2, 25 kg/m2 to &lt;30 kg/m2, 30 kg/m2 to &lt;35 kg/m2, 35 kg/m2 to &lt;40 kg/m2, ≥40 kg/m2 [morbid obesity]), by sex in 200 countries and territories, organised in 21 regions. We calculated the posterior probability of meeting the target of halting by 2025 the rise in obesity at its 2010 levels, if post-2000 trends continue. Findings We used 1698 population-based data sources, with more than 19·2 million adult participants (9·9 million men and 9·3 million women) in 186 of 200 countries for which estimates were made. Global age-standardised mean BMI increased from 21·7 kg/m2 (95% credible interval 21·3–22·1) in 1975 to 24·2 kg/m2 (24·0–24·4) in 2014 in men, and from 22·1 kg/m2 (21·7–22·5) in 1975 to 24·4 kg/m2 (24·2–24·6) in 2014 in women. Regional mean BMIs in 2014 for men ranged from 21·4 kg/m2 in central Africa and south Asia to 29·2 kg/m2 (28·6–29·8) in Polynesia and Micronesia; for women the range was from 21·8 kg/m2 (21·4–22·3) in south Asia to 32·2 kg/m2 (31·5–32·8) in Polynesia and Micronesia. Over these four decades, age-standardised global prevalence of underweight decreased from 13·8% (10·5–17·4) to 8·8% (7·4–10·3) in men and from 14·6% (11·6–17·9) to 9·7% (8·3–11·1) in women. South Asia had the highest prevalence of underweight in 2014, 23·4% (17·8–29·2) in men and 24·0% (18·9–29·3) in women. Age-standardised prevalence of obesity increased from 3·2% (2·4–4·1) in 1975 to 10·8% (9·7–12·0) in 2014 in men, and from 6·4% (5·1–7·8) to 14·9% (13·6–16·1) in women. 2·3% (2·0–2·7) of the world's men and 5·0% (4·4–5·6) of women were severely obese (ie, have BMI ≥35 kg/m2). Globally, prevalence of morbid obesity was 0·64% (0·46–0·86) in men and 1·6% (1·3–1·9) in women. Interpretation If post-2000 trends continue, the probability of meeting the global obesity target is virtually zero. Rat…","author":[{"dropping-particle":"","family":"NCD Risk Factor Collaboration (NCD-RisC)","given":"","non-dropping-particle":"","parse-names":false,"suffix":""}],"container-title":"The Lancet","id":"ITEM-1","issue":"10026","issued":{"date-parts":[["2016","4","27"]]},"page":"1377-1396","title":"Trends in adult body-mass index in 200 countries from 1975 to 2014: a pooled analysis of 1698 population-based measurement studies with 19·2 million participants","type":"article-journal","volume":"387"}}],"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6</w:t>
      </w:r>
      <w:r>
        <w:rPr>
          <w:rFonts w:ascii="Arial" w:hAnsi="Arial" w:cs="Arial"/>
        </w:rPr>
        <w:fldChar w:fldCharType="end"/>
      </w:r>
      <w:r>
        <w:rPr>
          <w:rFonts w:ascii="Arial" w:hAnsi="Arial" w:cs="Arial"/>
        </w:rPr>
        <w:t xml:space="preserve"> </w:t>
      </w:r>
      <w:bookmarkEnd w:id="1"/>
    </w:p>
    <w:p w14:paraId="661CE55F" w14:textId="77777777" w:rsidR="008606F8" w:rsidRDefault="008606F8" w:rsidP="008606F8">
      <w:pPr>
        <w:pStyle w:val="NoSpacing"/>
        <w:spacing w:line="276" w:lineRule="auto"/>
        <w:rPr>
          <w:rFonts w:ascii="Arial" w:hAnsi="Arial" w:cs="Arial"/>
        </w:rPr>
      </w:pPr>
    </w:p>
    <w:p w14:paraId="7D985EE0" w14:textId="6D812531" w:rsidR="008606F8" w:rsidRDefault="008606F8" w:rsidP="008606F8">
      <w:pPr>
        <w:pStyle w:val="NoSpacing"/>
        <w:spacing w:line="276" w:lineRule="auto"/>
        <w:rPr>
          <w:rFonts w:ascii="Arial" w:hAnsi="Arial" w:cs="Arial"/>
        </w:rPr>
      </w:pPr>
      <w:r>
        <w:rPr>
          <w:rFonts w:ascii="Arial" w:hAnsi="Arial" w:cs="Arial"/>
        </w:rPr>
        <w:t xml:space="preserve">The </w:t>
      </w:r>
      <w:r w:rsidRPr="00E32719">
        <w:rPr>
          <w:rFonts w:ascii="Arial" w:hAnsi="Arial" w:cs="Arial"/>
        </w:rPr>
        <w:t>relative risk estimates</w:t>
      </w:r>
      <w:r w:rsidRPr="00B273F5">
        <w:rPr>
          <w:rFonts w:ascii="Arial" w:hAnsi="Arial" w:cs="Arial"/>
        </w:rPr>
        <w:t xml:space="preserve"> that relate the risk factors to the disease endpoints were adopted from meta-analyses of prospective cohort studies for dietary</w:t>
      </w:r>
      <w:r>
        <w:rPr>
          <w:rFonts w:ascii="Arial" w:hAnsi="Arial" w:cs="Arial"/>
        </w:rPr>
        <w:t xml:space="preserve"> and</w:t>
      </w:r>
      <w:r w:rsidRPr="00B273F5">
        <w:rPr>
          <w:rFonts w:ascii="Arial" w:hAnsi="Arial" w:cs="Arial"/>
        </w:rPr>
        <w:t xml:space="preserve"> weight-related </w:t>
      </w:r>
      <w:r w:rsidRPr="009E69AC">
        <w:rPr>
          <w:rFonts w:ascii="Arial" w:hAnsi="Arial" w:cs="Arial"/>
        </w:rPr>
        <w:t>risks.</w:t>
      </w:r>
      <w:r w:rsidRPr="000503C4">
        <w:rPr>
          <w:rFonts w:ascii="Arial" w:hAnsi="Arial" w:cs="Arial"/>
        </w:rPr>
        <w:fldChar w:fldCharType="begin" w:fldLock="1"/>
      </w:r>
      <w:r w:rsidR="00FB6500">
        <w:rPr>
          <w:rFonts w:ascii="Arial" w:hAnsi="Arial" w:cs="Arial"/>
        </w:rPr>
        <w:instrText xml:space="preserve"> ADDIN ZOTERO_ITEM CSL_CITATION {"citationID":"ZM9mw0Ak","properties":{"formattedCitation":"\\super 7\\uc0\\u8211{}13\\nosupersub{}","plainCitation":"7–13","noteIndex":0},"citationItems":[{"id":"9sbIefnX/SE7F4hO3","uris":["http://www.mendeley.com/documents/?uuid=bf14c98a-8a93-4f97-8bac-47a7a1e72abe",["http://www.mendeley.com/documents/?uuid=bf14c98a-8a93-4f97-8bac-47a7a1e72abe"]],"itemData":{"DOI":"10.3945/ajcn.113.076901","ISSN":"0002-9165, 1938-3207","abstract":"Background: Relations between the consumption of nuts and legumes and risk of ischemic heart disease (IHD), stroke, and diabetes have not been well established. Objective: We systematically investigated and quantified associations of nut and legume consumption with incident IHD, stroke, and diabetes. 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 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 Conclusion: This systematic review supports inverse associations between eating nuts and incident IHD and diabetes and eating legumes and incident IHD.","author":[{"dropping-particle":"","family":"Afshin","given":"Ashkan","non-dropping-particle":"","parse-names":false,"suffix":""},{"dropping-particle":"","family":"Micha","given":"Renata","non-dropping-particle":"","parse-names":false,"suffix":""},{"dropping-particle":"","family":"Khatibzadeh","given":"Shahab","non-dropping-particle":"","parse-names":false,"suffix":""},{"dropping-particle":"","family":"Mozaffarian","given":"Dariush","non-dropping-particle":"","parse-names":false,"suffix":""}],"container-title":"The American Journal of Clinical Nutrition","id":"ITEM-1","issued":{"date-parts":[["2014","1","11"]]},"language":"en","page":"ajcn.076901","title":"Consumption of nuts and legumes and risk of incident ischemic heart disease, stroke, and diabetes: a systematic review and meta-analysis","type":"article-journal"}},{"id":"9sbIefnX/ndEUvfxJ","uris":["http://www.mendeley.com/documents/?uuid=51e5ca6d-09a4-4fa0-8727-166c77ed1a0e",["http://www.mendeley.com/documents/?uuid=51e5ca6d-09a4-4fa0-8727-166c77ed1a0e"]],"itemData":{"DOI":"10.1186/s12916-016-0730-3","ISSN":"1741-7015","abstract":"BACKGROUND: Although nut consumption has been associated with a reduced risk of cardiovascular disease and all-cause mortality, data on less common causes of death has not been systematically assessed. Previous reviews missed several studies and additional studies have since been published. We therefore conducted a systematic review and meta-analysis of nut consumption and risk of cardiovascular disease, total cancer, and all-cause and cause-specific mortality. METHODS: PubMed and Embase were searched for prospective studies of nut consumption and risk of cardiovascular disease, total cancer, and all-cause and cause-specific mortality in adult populations published up to July 19, 2016. Summary relative risks (RRs) and 95% confidence intervals (CIs) were calculated using random-effects models. The burden of mortality attributable to low nut consumption was calculated for selected regions. RESULTS: Twenty studies (29 publications) were included in the meta-analysis. The summary RRs per 28 grams/day increase in nut intake was for coronary heart disease, 0.71 (95% CI: 0.63-0.80, I(2) = 47%, n = 11), stroke, 0.93 (95% CI: 0.83-1.05, I(2) = 14%, n = 11), cardiovascular disease, 0.79 (95% CI: 0.70-0.88, I(2) = 60%, n = 12), total cancer, 0.85 (95% CI: 0.76-0.94, I(2) = 42%, n = 8), all-cause mortality, 0.78 (95% CI: 0.72-0.84, I(2) = 66%, n = 15), and for mortality from respiratory disease, 0.48 (95% CI: 0.26-0.89, I(2) = 61%, n = 3), diabetes, 0.61 (95% CI: 0.43-0.88, I(2) = 0%, n = 4), neurodegenerative disease, 0.65 (95% CI: 0.40-1.08, I(2) = 5.9%, n = 3), infectious disease, 0.25 (95% CI: 0.07-0.85, I(2) = 54%, n = 2), and kidney disease, 0.27 (95% CI: 0.04-1.91, I(2) = 61%, n = 2). The results were similar for tree nuts and peanuts. If the associations are causal, an estimated 4.4 million premature deaths in the America, Europe, Southeast Asia, and Western Pacific would be attributable to a nut intake below 20 grams per day in 2013. CONCLUSIONS: Higher nut intake is associated with reduced risk of cardiovascular disease, total cancer and all-cause mortality, and mortality from respiratory disease, diabetes, and infections.","author":[{"dropping-particle":"","family":"Aune","given":"Dagfinn","non-dropping-particle":"","parse-names":false,"suffix":""},{"dropping-particle":"","family":"Keum","given":"NaNa","non-dropping-particle":"","parse-names":false,"suffix":""},{"dropping-particle":"","family":"Giovannucci","given":"Edward","non-dropping-particle":"","parse-names":false,"suffix":""},{"dropping-particle":"","family":"Fadnes","given":"Lars T","non-dropping-particle":"","parse-names":false,"suffix":""},{"dropping-particle":"","family":"Boffetta","given":"Paolo","non-dropping-particle":"","parse-names":false,"suffix":""},{"dropping-particle":"","family":"Greenwood","given":"Darren C","non-dropping-particle":"","parse-names":false,"suffix":""},{"dropping-particle":"","family":"Tonstad","given":"Serena","non-dropping-particle":"","parse-names":false,"suffix":""},{"dropping-particle":"","family":"Vatten","given":"Lars J","non-dropping-particle":"","parse-names":false,"suffix":""},{"dropping-particle":"","family":"Riboli","given":"Elio","non-dropping-particle":"","parse-names":false,"suffix":""},{"dropping-particle":"","family":"Norat","given":"Teresa","non-dropping-particle":"","parse-names":false,"suffix":""}],"container-title":"BMC medicine","id":"ITEM-2","issue":"1","issued":{"date-parts":[["2016"]]},"language":"eng","page":"207","title":"Nut consumption and risk of cardiovascular disease, total cancer, all-cause and cause-specific mortality: a systematic review and dose-response meta-analysis of prospective studies","type":"article-journal","volume":"14"}},{"id":"9sbIefnX/6rFABmmL","uris":["http://www.mendeley.com/documents/?uuid=41a1412e-fd91-4471-b9d5-043119c08674",["http://www.mendeley.com/documents/?uuid=41a1412e-fd91-4471-b9d5-043119c08674"]],"itemData":{"author":[{"dropping-particle":"","family":"Aune","given":"D","non-dropping-particle":"","parse-names":false,"suffix":""},{"dropping-particle":"","family":"Giovannucci","given":"E","non-dropping-particle":"","parse-names":false,"suffix":""},{"dropping-particle":"","family":"Boffetta","given":"P","non-dropping-particle":"","parse-names":false,"suffix":""},{"dropping-particle":"","family":"Fadnes","given":"L T","non-dropping-particle":"","parse-names":false,"suffix":""},{"dropping-particle":"","family":"Keum","given":"N","non-dropping-particle":"","parse-names":false,"suffix":""},{"dropping-particle":"","family":"Norat","given":"T","non-dropping-particle":"","parse-names":false,"suffix":""},{"dropping-particle":"","family":"Greenwood","given":"D C","non-dropping-particle":"","parse-names":false,"suffix":""},{"dropping-particle":"","family":"Riboli","given":"E","non-dropping-particle":"","parse-names":false,"suffix":""},{"dropping-particle":"","family":"Vatten","given":"L J","non-dropping-particle":"","parse-names":false,"suffix":""},{"dropping-particle":"","family":"Tonstad","given":"S","non-dropping-particle":"","parse-names":false,"suffix":""}],"container-title":"International Journal of Epidemiology","id":"ITEM-3","issued":{"date-parts":[["2016","3","18"]]},"title":"Fruit and vegetable intake and the risk of cardiovascular disease, total cancer and all-cause mortality–a systematic review and dose-response meta-analysis of prospective studies","type":"article-journal"}},{"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4","issue":"7","issued":{"date-parts":[["2019","10","17"]]},"page":"1071-1090","publisher":"Taylor &amp; Francis","title":"Food groups and risk of coronary heart disease, stroke and heart failure: A systematic review and dose-response meta-analysis of prospective studies","type":"article-journal","volume":"59"}},{"id":"9sbIefnX/C577DQ4x","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5","issue":"5","issued":{"date-parts":[["2017","5","1"]]},"page":"363-375","publisher":"Springer Netherlands","title":"Food groups and risk of type 2 diabetes mellitus: a systematic review and meta-analysis of prospective studies","type":"article-journal","volume":"32"}},{"id":"9sbIefnX/ULNw9679","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6","issue":"9","issued":{"date-parts":[["2018","5","1"]]},"page":"1748-1758","publisher":"Wiley-Liss Inc.","title":"Food groups and risk of colorectal cancer","type":"article-journal","volume":"142"}},{"id":"9sbIefnX/BD5huKeB","uris":["http://www.mendeley.com/documents/?uuid=e3a53c36-63a5-3c10-bcd5-ac464b193cd8",["http://www.mendeley.com/documents/?uuid=e3a53c36-63a5-3c10-bcd5-ac464b193cd8"]],"itemData":{"DOI":"10.1016/S0140-6736(16)30175-1","ISSN":"1474-547X","PMID":"27423262","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 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lt;25·0 kg/m(2). FINDINGS All-cause mortality was minimal at 20·0-25·0 kg/m(2) (HR 1·00, 95% CI 0·98-1·02 for BMI 20·0-&lt;22·5 kg/m(2); 1·00, 0·99-1·01 for BMI 22·5-&lt;25·0 kg/m(2)), and increased significantly both just below this range (1·13, 1·09-1·17 for BMI 18·5-&lt;20·0 kg/m(2); 1·51, 1·43-1·59 for BMI 15·0-&lt;18·5) and throughout the overweight range (1·07, 1·07-1·08 for BMI 25·0-&lt;27·5 kg/m(2); 1·20, 1·18-1·22 for BMI 27·5-&lt;30·0 kg/m(2)). The HR for obesity grade 1 (BMI 30·0-&lt;35·0 kg/m(2)) was 1·45, 95% CI 1·41-1·48; the HR for obesity grade 2 (35·0-&lt;40·0 kg/m(2)) was 1·94, 1·87-2·01; and the HR for obesity grade 3 (40·0-&lt;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lt;0·0001), greater in men than women (1·51, 1·46-1·56, vs 1·30, 1·26-1·33; pheterogeneity&lt;0·0001), but similar in studies with self-reported and measured BMI. INTERPRETATION The associations of both overweight and obesity with higher all-cause mortality were broadly consistent in four continents. This finding supports strategies to combat the entire spectrum of excess adiposity in many populations. FUNDING UK Medical Research Council, British Heart Foundation, National Institute for Health Research, US National Institu…","author":[{"dropping-particle":"Di","family":"Global BMI Mortality Collaboration","given":"Emanuele","non-dropping-particle":"","parse-names":false,"suffix":""},{"dropping-particle":"","family":"Angelantonio","given":"Emanuele","non-dropping-particle":"Di","parse-names":false,"suffix":""},{"dropping-particle":"","family":"Bhupathiraju","given":"Shilpa","non-dropping-particle":"","parse-names":false,"suffix":""},{"dropping-particle":"","family":"Wormser","given":"David","non-dropping-particle":"","parse-names":false,"suffix":""},{"dropping-particle":"","family":"Gao","given":"Pei","non-dropping-particle":"","parse-names":false,"suffix":""},{"dropping-particle":"","family":"Kaptoge","given":"Stephen","non-dropping-particle":"","parse-names":false,"suffix":""},{"dropping-particle":"","family":"Berrington de Gonzalez","given":"Amy","non-dropping-particle":"","parse-names":false,"suffix":""},{"dropping-particle":"","family":"Cairns","given":"Benjamin","non-dropping-particle":"","parse-names":false,"suffix":""},{"dropping-particle":"","family":"Huxley","given":"Rachel","non-dropping-particle":"","parse-names":false,"suffix":""},{"dropping-particle":"","family":"Jackson","given":"Chandra","non-dropping-particle":"","parse-names":false,"suffix":""},{"dropping-particle":"","family":"Joshy","given":"Grace","non-dropping-particle":"","parse-names":false,"suffix":""},{"dropping-particle":"","family":"Lewington","given":"Sarah","non-dropping-particle":"","parse-names":false,"suffix":""},{"dropping-particle":"","family":"Manson","given":"JoAnn","non-dropping-particle":"","parse-names":false,"suffix":""},{"dropping-particle":"","family":"Murphy","given":"Neil","non-dropping-particle":"","parse-names":false,"suffix":""},{"dropping-particle":"","family":"Patel","given":"Alpa","non-dropping-particle":"","parse-names":false,"suffix":""},{"dropping-particle":"","family":"Samet","given":"Jonathan","non-dropping-particle":"","parse-names":false,"suffix":""},{"dropping-particle":"","family":"Woodward","given":"Mark","non-dropping-particle":"","parse-names":false,"suffix":""},{"dropping-particle":"","family":"Zheng","given":"Wei","non-dropping-particle":"","parse-names":false,"suffix":""},{"dropping-particle":"","family":"Zhou","given":"Maigen","non-dropping-particle":"","parse-names":false,"suffix":""},{"dropping-particle":"","family":"Bansal","given":"Narinder","non-dropping-particle":"","parse-names":false,"suffix":""},{"dropping-particle":"","family":"Barricarte","given":"Aurelio","non-dropping-particle":"","parse-names":false,"suffix":""},{"dropping-particle":"","family":"Carter","given":"Brian","non-dropping-particle":"","parse-names":false,"suffix":""},{"dropping-particle":"","family":"Cerhan","given":"James","non-dropping-particle":"","parse-names":false,"suffix":""},{"dropping-particle":"","family":"Smith","given":"George","non-dropping-particle":"","parse-names":false,"suffix":""},{"dropping-particle":"","family":"Fang","given":"Xianghua","non-dropping-particle":"","parse-names":false,"suffix":""},{"dropping-particle":"","family":"Franco","given":"Oscar","non-dropping-particle":"","parse-names":false,"suffix":""},{"dropping-particle":"","family":"Green","given":"Jane","non-dropping-particle":"","parse-names":false,"suffix":""},{"dropping-particle":"","family":"Halsey","given":"Jim","non-dropping-particle":"","parse-names":false,"suffix":""},{"dropping-particle":"","family":"Hildebrand","given":"Janet","non-dropping-particle":"","parse-names":false,"suffix":""},{"dropping-particle":"","family":"Jung","given":"Keum","non-dropping-particle":"","parse-names":false,"suffix":""},{"dropping-particle":"","family":"Korda","given":"Rosemary","non-dropping-particle":"","parse-names":false,"suffix":""},{"dropping-particle":"","family":"McLerran","given":"Dale","non-dropping-particle":"","parse-names":false,"suffix":""},{"dropping-particle":"","family":"Moore","given":"Steven","non-dropping-particle":"","parse-names":false,"suffix":""},{"dropping-particle":"","family":"O'Keeffe","given":"Linda","non-dropping-particle":"","parse-names":false,"suffix":""},{"dropping-particle":"","family":"Paige","given":"Ellie","non-dropping-particle":"","parse-names":false,"suffix":""},{"dropping-particle":"","family":"Ramond","given":"Anna","non-dropping-particle":"","parse-names":false,"suffix":""},{"dropping-particle":"","family":"Reeves","given":"Gillian","non-dropping-particle":"","parse-names":false,"suffix":""},{"dropping-particle":"","family":"Rolland","given":"Betsy","non-dropping-particle":"","parse-names":false,"suffix":""},{"dropping-particle":"","family":"Sacerdote","given":"Carlotta","non-dropping-particle":"","parse-names":false,"suffix":""},{"dropping-particle":"","family":"Sattar","given":"Naveed","non-dropping-particle":"","parse-names":false,"suffix":""},{"dropping-particle":"","family":"Sofianopoulou","given":"Eleni","non-dropping-particle":"","parse-names":false,"suffix":""},{"dropping-particle":"","family":"Stevens","given":"June","non-dropping-particle":"","parse-names":false,"suffix":""},{"dropping-particle":"","family":"Thun","given":"Michael","non-dropping-particle":"","parse-names":false,"suffix":""},{"dropping-particle":"","family":"Ueshima","given":"Hirotsugu","non-dropping-particle":"","parse-names":false,"suffix":""},{"dropping-particle":"","family":"Yang","given":"Ling","non-dropping-particle":"","parse-names":false,"suffix":""},{"dropping-particle":"","family":"Yun","given":"Young","non-dropping-particle":"","parse-names":false,"suffix":""},{"dropping-particle":"","family":"Willeit","given":"Peter","non-dropping-particle":"","parse-names":false,"suffix":""},{"dropping-particle":"","family":"Banks","given":"Emily","non-dropping-particle":"","parse-names":false,"suffix":""},{"dropping-particle":"","family":"Beral","given":"Valerie","non-dropping-particle":"","parse-names":false,"suffix":""},{"dropping-particle":"","family":"Chen","given":"Zhengming","non-dropping-particle":"","parse-names":false,"suffix":""},{"dropping-particle":"","family":"Gapstur","given":"Susan","non-dropping-particle":"","parse-names":false,"suffix":""},{"dropping-particle":"","family":"Gunter","given":"Marc","non-dropping-particle":"","parse-names":false,"suffix":""},{"dropping-particle":"","family":"Hartge","given":"Patricia","non-dropping-particle":"","parse-names":false,"suffix":""},{"dropping-particle":"","family":"Jee","given":"Sun","non-dropping-particle":"","parse-names":false,"suffix":""},{"dropping-particle":"","family":"Lam","given":"Tai-Hing","non-dropping-particle":"","parse-names":false,"suffix":""},{"dropping-particle":"","family":"Peto","given":"Richard","non-dropping-particle":"","parse-names":false,"suffix":""},{"dropping-particle":"","family":"Potter","given":"John","non-dropping-particle":"","parse-names":false,"suffix":""},{"dropping-particle":"","family":"Willett","given":"Walter","non-dropping-particle":"","parse-names":false,"suffix":""},{"dropping-particle":"","family":"Thompson","given":"Simon","non-dropping-particle":"","parse-names":false,"suffix":""},{"dropping-particle":"","family":"Danesh","given":"John","non-dropping-particle":"","parse-names":false,"suffix":""},{"dropping-particle":"","family":"Hu","given":"Frank","non-dropping-particle":"","parse-names":false,"suffix":""}],"container-title":"Lancet (London, England)","id":"ITEM-8","issue":"10046","issued":{"date-parts":[["2016","8","20"]]},"page":"776-86","publisher":"Elsevier","title":"Body-mass index and all-cause mortality: individual-participant-data meta-analysis of 239 prospective studies in four continents.","type":"article-journal","volume":"388"}}],"schema":"https://github.com/citation-style-language/schema/raw/master/csl-citation.json"} </w:instrText>
      </w:r>
      <w:r w:rsidRPr="000503C4">
        <w:rPr>
          <w:rFonts w:ascii="Arial" w:hAnsi="Arial" w:cs="Arial"/>
        </w:rPr>
        <w:fldChar w:fldCharType="separate"/>
      </w:r>
      <w:r w:rsidR="00FB6500" w:rsidRPr="00FB6500">
        <w:rPr>
          <w:rFonts w:ascii="Arial" w:hAnsi="Arial" w:cs="Arial"/>
          <w:vertAlign w:val="superscript"/>
        </w:rPr>
        <w:t>7–13</w:t>
      </w:r>
      <w:r w:rsidRPr="000503C4">
        <w:rPr>
          <w:rFonts w:ascii="Arial" w:hAnsi="Arial" w:cs="Arial"/>
        </w:rPr>
        <w:fldChar w:fldCharType="end"/>
      </w:r>
      <w:r w:rsidRPr="00B273F5">
        <w:rPr>
          <w:rFonts w:ascii="Arial" w:hAnsi="Arial" w:cs="Arial"/>
        </w:rPr>
        <w:t xml:space="preserve"> In line with the meta-analyses, we included non-linear dose-response relationships for fruits</w:t>
      </w:r>
      <w:r>
        <w:rPr>
          <w:rFonts w:ascii="Arial" w:hAnsi="Arial" w:cs="Arial"/>
        </w:rPr>
        <w:t xml:space="preserve">, </w:t>
      </w:r>
      <w:r w:rsidRPr="00B273F5">
        <w:rPr>
          <w:rFonts w:ascii="Arial" w:hAnsi="Arial" w:cs="Arial"/>
        </w:rPr>
        <w:t xml:space="preserve">vegetables, </w:t>
      </w:r>
      <w:r>
        <w:rPr>
          <w:rFonts w:ascii="Arial" w:hAnsi="Arial" w:cs="Arial"/>
        </w:rPr>
        <w:t xml:space="preserve">and </w:t>
      </w:r>
      <w:r w:rsidRPr="00B273F5">
        <w:rPr>
          <w:rFonts w:ascii="Arial" w:hAnsi="Arial" w:cs="Arial"/>
        </w:rPr>
        <w:t>nuts and seeds, and assumed linear dose-response relationships for the remaining risk factors.</w:t>
      </w:r>
      <w:r>
        <w:rPr>
          <w:rFonts w:ascii="Arial" w:hAnsi="Arial" w:cs="Arial"/>
        </w:rPr>
        <w:t xml:space="preserve"> </w:t>
      </w:r>
      <w:r w:rsidRPr="00824B91">
        <w:rPr>
          <w:rFonts w:ascii="Arial" w:hAnsi="Arial" w:cs="Arial"/>
        </w:rPr>
        <w:t>As our analysis was primarily focused on mortality from chronic diseases, we focused on adults aged 20 year or older, and we adjusted the relative-risk estimates for attenuation with age based on a pooled analysis of cohort studies focussed on metabolic risk factors,</w:t>
      </w:r>
      <w:r w:rsidRPr="00824B91">
        <w:rPr>
          <w:rFonts w:ascii="Arial" w:hAnsi="Arial" w:cs="Arial"/>
        </w:rPr>
        <w:fldChar w:fldCharType="begin" w:fldLock="1"/>
      </w:r>
      <w:r w:rsidR="00FB6500">
        <w:rPr>
          <w:rFonts w:ascii="Arial" w:hAnsi="Arial" w:cs="Arial"/>
        </w:rPr>
        <w:instrText xml:space="preserve"> ADDIN ZOTERO_ITEM CSL_CITATION {"citationID":"a1l3j55jlgl","properties":{"formattedCitation":"\\super 14\\nosupersub{}","plainCitation":"14","noteIndex":0},"citationItems":[{"id":"9sbIefnX/z5LzeTSb","uris":["http://www.mendeley.com/documents/?uuid=94bfa5a5-c6bb-4f3b-929c-8f4e3ee9945b",["http://www.mendeley.com/documents/?uuid=94bfa5a5-c6bb-4f3b-929c-8f4e3ee9945b"]],"itemData":{"DOI":"10.1371/journal.pone.0065174","ISSN":"1932-6203","abstract":"Background The effects of systolic blood pressure (SBP), serum total cholesterol (TC), fasting plasma glucose (FPG), and body mass index (BMI) on the risk of cardiovascular diseases (CVD) have been established in epidemiological studies, but consistent estimates of effect sizes by age and sex are not available.  Methods We reviewed large cohort pooling projects, evaluating effects of baseline or usual exposure to metabolic risks on ischemic heart disease (IHD), hypertensive heart disease (HHD), stroke, diabetes, and, as relevant selected other CVDs, after adjusting for important confounders. We pooled all data to estimate relative risks (RRs) for each risk factor and examined effect modification by age or other factors, using random effects models.  Results Across all risk factors, an average of 123 cohorts provided data on 1.4 million individuals and 52,000 CVD events. Each metabolic risk factor was robustly related to CVD. At the baseline age of 55–64 years, the RR for 10 mmHg higher SBP was largest for HHD (2.16; 95% CI 2.09–2.24), followed by effects on both stroke subtypes (1.66; 1.39–1.98 for hemorrhagic stroke and 1.63; 1.57–1.69 for ischemic stroke). In the same age group, RRs for 1 mmol/L higher TC were 1.44 (1.29–1.61) for IHD and 1.20 (1.15–1.25) for ischemic stroke. The RRs for 5 kg/m2 higher BMI for ages 55–64 ranged from 2.32 (2.04–2.63) for diabetes, to 1.44 (1.40–1.48) for IHD. For 1 mmol/L higher FPG, RRs in this age group were 1.18 (1.08–1.29) for IHD and 1.14 (1.01–1.29) for total stroke. For all risk factors, proportional effects declined with age, were generally consistent by sex, and differed by region in only a few age groups for certain risk factor-disease pairs.  Conclusion Our results provide robust, comparable and precise estimates of the effects of major metabolic risk factors on CVD and diabetes by age group.","author":[{"dropping-particle":"","family":"Singh","given":"Gitanjali M","non-dropping-particle":"","parse-names":false,"suffix":""},{"dropping-particle":"","family":"Danaei","given":"Goodarz","non-dropping-particle":"","parse-names":false,"suffix":""},{"dropping-particle":"","family":"Farzadfar","given":"Farshad","non-dropping-particle":"","parse-names":false,"suffix":""},{"dropping-particle":"","family":"Stevens","given":"Gretchen A","non-dropping-particle":"","parse-names":false,"suffix":""},{"dropping-particle":"","family":"Woodward","given":"Mark","non-dropping-particle":"","parse-names":false,"suffix":""},{"dropping-particle":"","family":"Wormser","given":"David","non-dropping-particle":"","parse-names":false,"suffix":""},{"dropping-particle":"","family":"Kaptoge","given":"Stephen","non-dropping-particle":"","parse-names":false,"suffix":""},{"dropping-particle":"","family":"Whitlock","given":"Gary","non-dropping-particle":"","parse-names":false,"suffix":""},{"dropping-particle":"","family":"Qiao","given":"Qing","non-dropping-particle":"","parse-names":false,"suffix":""},{"dropping-particle":"","family":"Lewington","given":"Sarah","non-dropping-particle":"","parse-names":false,"suffix":""},{"dropping-particle":"Di","family":"Angelantonio","given":"Emanuele","non-dropping-particle":"","parse-names":false,"suffix":""},{"dropping-particle":"vander","family":"Hoorn","given":"Stephen","non-dropping-particle":"","parse-names":false,"suffix":""},{"dropping-particle":"","family":"Lawes","given":"Carlene M M","non-dropping-particle":"","parse-names":false,"suffix":""},{"dropping-particle":"","family":"Ali","given":"Mohammed K","non-dropping-particle":"","parse-names":false,"suffix":""},{"dropping-particle":"","family":"Mozaffarian","given":"Dariush","non-dropping-particle":"","parse-names":false,"suffix":""},{"dropping-particle":"","family":"Ezzati","given":"Majid","non-dropping-particle":"","parse-names":false,"suffix":""},{"dropping-particle":"","family":"Group","given":"Global Burden of Metabolic Risk Factors of Chronic Diseases Collaborating","non-dropping-particle":"","parse-names":false,"suffix":""},{"dropping-particle":"","family":"(apcsc)","given":"Asia-Pacific Cohort Studies Collaboration","non-dropping-particle":"","parse-names":false,"suffix":""},{"dropping-particle":"","family":"(decode)","given":"Diabetes Epidemiology: Collaborative analysis of Diagnostic criteria in Europe","non-dropping-particle":"","parse-names":false,"suffix":""},{"dropping-particle":"","family":"(erfc)","given":"Emerging Risk Factor Collaboration","non-dropping-particle":"","parse-names":false,"suffix":""},{"dropping-particle":"","family":"(psc)","given":"Prospective Studies Collaboration","non-dropping-particle":"","parse-names":false,"suffix":""}],"container-title":"PLOS ONE","id":"ITEM-1","issue":"7","issued":{"date-parts":[["2013","10","3"]]},"page":"e65174","title":"The Age-Specific Quantitative Effects of Metabolic Risk Factors on Cardiovascular Diseases and Diabetes: A Pooled Analysis","type":"article-journal","volume":"8"}}],"schema":"https://github.com/citation-style-language/schema/raw/master/csl-citation.json"} </w:instrText>
      </w:r>
      <w:r w:rsidRPr="00824B91">
        <w:rPr>
          <w:rFonts w:ascii="Arial" w:hAnsi="Arial" w:cs="Arial"/>
        </w:rPr>
        <w:fldChar w:fldCharType="separate"/>
      </w:r>
      <w:r w:rsidR="00FB6500" w:rsidRPr="00FB6500">
        <w:rPr>
          <w:rFonts w:ascii="Arial" w:hAnsi="Arial" w:cs="Arial"/>
          <w:vertAlign w:val="superscript"/>
        </w:rPr>
        <w:t>14</w:t>
      </w:r>
      <w:r w:rsidRPr="00824B91">
        <w:rPr>
          <w:rFonts w:ascii="Arial" w:hAnsi="Arial" w:cs="Arial"/>
        </w:rPr>
        <w:fldChar w:fldCharType="end"/>
      </w:r>
      <w:r w:rsidRPr="00824B91">
        <w:rPr>
          <w:rFonts w:ascii="Arial" w:hAnsi="Arial" w:cs="Arial"/>
        </w:rPr>
        <w:t xml:space="preserve"> in line with other assessments.</w:t>
      </w:r>
      <w:r w:rsidRPr="00824B91">
        <w:rPr>
          <w:rFonts w:ascii="Arial" w:hAnsi="Arial" w:cs="Arial"/>
        </w:rPr>
        <w:fldChar w:fldCharType="begin" w:fldLock="1"/>
      </w:r>
      <w:r w:rsidR="00FB6500">
        <w:rPr>
          <w:rFonts w:ascii="Arial" w:hAnsi="Arial" w:cs="Arial"/>
        </w:rPr>
        <w:instrText xml:space="preserve"> ADDIN ZOTERO_ITEM CSL_CITATION {"citationID":"a2n2o8dqqf","properties":{"formattedCitation":"\\super 3,15\\nosupersub{}","plainCitation":"3,15","noteIndex":0},"citationItems":[{"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id":"9sbIefnX/QfDHx2Jw","uris":["http://www.mendeley.com/documents/?uuid=a83b53a6-01d9-4f31-a0d7-c3cc7e732d95",["http://www.mendeley.com/documents/?uuid=a83b53a6-01d9-4f31-a0d7-c3cc7e732d95"]],"itemData":{"DOI":"10.1016/S0140-6736(15)00128-2","ISSN":"01406736","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2","issue":"10010","issued":{"date-parts":[["2015","2","20"]]},"language":"en","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schema":"https://github.com/citation-style-language/schema/raw/master/csl-citation.json"} </w:instrText>
      </w:r>
      <w:r w:rsidRPr="00824B91">
        <w:rPr>
          <w:rFonts w:ascii="Arial" w:hAnsi="Arial" w:cs="Arial"/>
        </w:rPr>
        <w:fldChar w:fldCharType="separate"/>
      </w:r>
      <w:r w:rsidR="00FB6500" w:rsidRPr="00FB6500">
        <w:rPr>
          <w:rFonts w:ascii="Arial" w:hAnsi="Arial" w:cs="Arial"/>
          <w:vertAlign w:val="superscript"/>
        </w:rPr>
        <w:t>3,15</w:t>
      </w:r>
      <w:r w:rsidRPr="00824B91">
        <w:rPr>
          <w:rFonts w:ascii="Arial" w:hAnsi="Arial" w:cs="Arial"/>
        </w:rPr>
        <w:fldChar w:fldCharType="end"/>
      </w:r>
      <w:r w:rsidRPr="00824B91">
        <w:rPr>
          <w:rFonts w:ascii="Arial" w:hAnsi="Arial" w:cs="Arial"/>
        </w:rPr>
        <w:t xml:space="preserve"> </w:t>
      </w:r>
    </w:p>
    <w:p w14:paraId="597CB0C2" w14:textId="77777777" w:rsidR="008606F8" w:rsidRDefault="008606F8" w:rsidP="008606F8">
      <w:pPr>
        <w:pStyle w:val="NoSpacing"/>
        <w:spacing w:line="276" w:lineRule="auto"/>
        <w:rPr>
          <w:rFonts w:ascii="Arial" w:hAnsi="Arial" w:cs="Arial"/>
        </w:rPr>
      </w:pPr>
    </w:p>
    <w:p w14:paraId="1F95E635" w14:textId="1E89850D" w:rsidR="008606F8" w:rsidRDefault="008606F8" w:rsidP="008606F8">
      <w:pPr>
        <w:pStyle w:val="NoSpacing"/>
        <w:spacing w:line="276" w:lineRule="auto"/>
        <w:rPr>
          <w:rFonts w:ascii="Arial" w:hAnsi="Arial" w:cs="Arial"/>
        </w:rPr>
      </w:pPr>
      <w:r w:rsidRPr="00824B91">
        <w:rPr>
          <w:rFonts w:ascii="Arial" w:hAnsi="Arial" w:cs="Arial"/>
        </w:rPr>
        <w:lastRenderedPageBreak/>
        <w:t>S</w:t>
      </w:r>
      <w:r>
        <w:rPr>
          <w:rFonts w:ascii="Arial" w:hAnsi="Arial" w:cs="Arial"/>
        </w:rPr>
        <w:t>I</w:t>
      </w:r>
      <w:r w:rsidRPr="00824B91">
        <w:rPr>
          <w:rFonts w:ascii="Arial" w:hAnsi="Arial" w:cs="Arial"/>
        </w:rPr>
        <w:t xml:space="preserve"> Table </w:t>
      </w:r>
      <w:r>
        <w:rPr>
          <w:rFonts w:ascii="Arial" w:hAnsi="Arial" w:cs="Arial"/>
        </w:rPr>
        <w:t>1</w:t>
      </w:r>
      <w:r w:rsidRPr="00824B91">
        <w:rPr>
          <w:rFonts w:ascii="Arial" w:hAnsi="Arial" w:cs="Arial"/>
        </w:rPr>
        <w:t xml:space="preserve"> provides an overview of the relative-risk parameters used</w:t>
      </w:r>
      <w:r>
        <w:rPr>
          <w:rFonts w:ascii="Arial" w:hAnsi="Arial" w:cs="Arial"/>
        </w:rPr>
        <w:t xml:space="preserve">. For the counterfactual scenario, we defined minimal risk exposure levels (TMRELs) as follows: 300 g/d for fruits, 500 g/d for vegetables, 100 g/d for legumes, 20 g/d for nuts and seeds, 0 g/d for red meat, and no underweight, overweight, or obesity. The TMRELs are in line with those defined by the </w:t>
      </w:r>
      <w:r w:rsidRPr="003859EC">
        <w:rPr>
          <w:rFonts w:ascii="Arial" w:hAnsi="Arial" w:cs="Arial"/>
        </w:rPr>
        <w:t>Nutrition and Chronic Diseases Expert Group (</w:t>
      </w:r>
      <w:proofErr w:type="spellStart"/>
      <w:r w:rsidRPr="003859EC">
        <w:rPr>
          <w:rFonts w:ascii="Arial" w:hAnsi="Arial" w:cs="Arial"/>
        </w:rPr>
        <w:t>NutriCoDE</w:t>
      </w:r>
      <w:proofErr w:type="spellEnd"/>
      <w:r w:rsidRPr="003859EC">
        <w:rPr>
          <w:rFonts w:ascii="Arial" w:hAnsi="Arial" w:cs="Arial"/>
        </w:rPr>
        <w:t>)</w:t>
      </w:r>
      <w:r>
        <w:rPr>
          <w:rFonts w:ascii="Arial" w:hAnsi="Arial" w:cs="Arial"/>
        </w:rPr>
        <w:t>,</w:t>
      </w:r>
      <w:r w:rsidRPr="003859EC">
        <w:rPr>
          <w:rFonts w:ascii="Arial" w:hAnsi="Arial" w:cs="Arial"/>
        </w:rPr>
        <w:fldChar w:fldCharType="begin" w:fldLock="1"/>
      </w:r>
      <w:r w:rsidR="00FB6500">
        <w:rPr>
          <w:rFonts w:ascii="Arial" w:hAnsi="Arial" w:cs="Arial"/>
        </w:rPr>
        <w:instrText xml:space="preserve"> ADDIN ZOTERO_ITEM CSL_CITATION {"citationID":"eEP0FWih","properties":{"formattedCitation":"\\super 15\\nosupersub{}","plainCitation":"15","noteIndex":0},"citationItems":[{"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sidRPr="003859EC">
        <w:rPr>
          <w:rFonts w:ascii="Arial" w:hAnsi="Arial" w:cs="Arial"/>
        </w:rPr>
        <w:fldChar w:fldCharType="separate"/>
      </w:r>
      <w:r w:rsidR="00FB6500" w:rsidRPr="00FB6500">
        <w:rPr>
          <w:rFonts w:ascii="Arial" w:hAnsi="Arial" w:cs="Arial"/>
          <w:vertAlign w:val="superscript"/>
        </w:rPr>
        <w:t>15</w:t>
      </w:r>
      <w:r w:rsidRPr="003859EC">
        <w:rPr>
          <w:rFonts w:ascii="Arial" w:hAnsi="Arial" w:cs="Arial"/>
        </w:rPr>
        <w:fldChar w:fldCharType="end"/>
      </w:r>
      <w:r>
        <w:rPr>
          <w:rFonts w:ascii="Arial" w:hAnsi="Arial" w:cs="Arial"/>
        </w:rPr>
        <w:t xml:space="preserve"> with the exception that we used a higher value for vegetables, and we used zero as minimal risk exposure for red meat, in each case based on a more comprehensive meta-analysis.</w:t>
      </w:r>
      <w:r>
        <w:rPr>
          <w:rFonts w:ascii="Arial" w:hAnsi="Arial" w:cs="Arial"/>
        </w:rPr>
        <w:fldChar w:fldCharType="begin" w:fldLock="1"/>
      </w:r>
      <w:r w:rsidR="00FB6500">
        <w:rPr>
          <w:rFonts w:ascii="Arial" w:hAnsi="Arial" w:cs="Arial"/>
        </w:rPr>
        <w:instrText xml:space="preserve"> ADDIN ZOTERO_ITEM CSL_CITATION {"citationID":"iRljh7N3","properties":{"formattedCitation":"\\super 9,10\\nosupersub{}","plainCitation":"9,10","noteIndex":0},"citationItems":[{"id":"9sbIefnX/6rFABmmL","uris":["http://www.mendeley.com/documents/?uuid=41a1412e-fd91-4471-b9d5-043119c08674",["http://www.mendeley.com/documents/?uuid=41a1412e-fd91-4471-b9d5-043119c08674"]],"itemData":{"author":[{"dropping-particle":"","family":"Aune","given":"D","non-dropping-particle":"","parse-names":false,"suffix":""},{"dropping-particle":"","family":"Giovannucci","given":"E","non-dropping-particle":"","parse-names":false,"suffix":""},{"dropping-particle":"","family":"Boffetta","given":"P","non-dropping-particle":"","parse-names":false,"suffix":""},{"dropping-particle":"","family":"Fadnes","given":"L T","non-dropping-particle":"","parse-names":false,"suffix":""},{"dropping-particle":"","family":"Keum","given":"N","non-dropping-particle":"","parse-names":false,"suffix":""},{"dropping-particle":"","family":"Norat","given":"T","non-dropping-particle":"","parse-names":false,"suffix":""},{"dropping-particle":"","family":"Greenwood","given":"D C","non-dropping-particle":"","parse-names":false,"suffix":""},{"dropping-particle":"","family":"Riboli","given":"E","non-dropping-particle":"","parse-names":false,"suffix":""},{"dropping-particle":"","family":"Vatten","given":"L J","non-dropping-particle":"","parse-names":false,"suffix":""},{"dropping-particle":"","family":"Tonstad","given":"S","non-dropping-particle":"","parse-names":false,"suffix":""}],"container-title":"International Journal of Epidemiology","id":"ITEM-1","issued":{"date-parts":[["2016","3","18"]]},"title":"Fruit and vegetable intake and the risk of cardiovascular disease, total cancer and all-cause mortality–a systematic review and dose-response meta-analysis of prospective studies","type":"article-journal"}},{"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2","issue":"7","issued":{"date-parts":[["2019","10","17"]]},"page":"1071-1090","publisher":"Taylor &amp; Francis","title":"Food groups and risk of coronary heart disease, stroke and heart failure: A systematic review and dose-response meta-analysis of prospective studies","type":"article-journal","volume":"59"}}],"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9,10</w:t>
      </w:r>
      <w:r>
        <w:rPr>
          <w:rFonts w:ascii="Arial" w:hAnsi="Arial" w:cs="Arial"/>
        </w:rPr>
        <w:fldChar w:fldCharType="end"/>
      </w:r>
    </w:p>
    <w:p w14:paraId="0C9573BE" w14:textId="5F211C42" w:rsidR="008606F8" w:rsidRDefault="008606F8" w:rsidP="008606F8">
      <w:pPr>
        <w:pStyle w:val="NoSpacing"/>
        <w:spacing w:line="276" w:lineRule="auto"/>
        <w:rPr>
          <w:rFonts w:ascii="Arial" w:hAnsi="Arial" w:cs="Arial"/>
        </w:rPr>
      </w:pPr>
    </w:p>
    <w:p w14:paraId="1445F37C" w14:textId="0456956A" w:rsidR="008606F8" w:rsidRPr="008606F8" w:rsidRDefault="008606F8" w:rsidP="008606F8">
      <w:pPr>
        <w:pStyle w:val="NoSpacing"/>
        <w:spacing w:line="276" w:lineRule="auto"/>
        <w:rPr>
          <w:rFonts w:ascii="Arial" w:hAnsi="Arial" w:cs="Arial"/>
          <w:b/>
          <w:bCs/>
        </w:rPr>
      </w:pPr>
      <w:r w:rsidRPr="008606F8">
        <w:rPr>
          <w:rFonts w:ascii="Arial" w:hAnsi="Arial" w:cs="Arial"/>
          <w:b/>
          <w:bCs/>
        </w:rPr>
        <w:t>Certainty of evidence</w:t>
      </w:r>
    </w:p>
    <w:p w14:paraId="200561FE" w14:textId="77777777" w:rsidR="008606F8" w:rsidRDefault="008606F8" w:rsidP="008606F8">
      <w:pPr>
        <w:pStyle w:val="NoSpacing"/>
        <w:spacing w:line="276" w:lineRule="auto"/>
        <w:rPr>
          <w:rFonts w:ascii="Arial" w:hAnsi="Arial" w:cs="Arial"/>
        </w:rPr>
      </w:pPr>
    </w:p>
    <w:p w14:paraId="17E3EF0B" w14:textId="727CFA7C" w:rsidR="008606F8" w:rsidRDefault="008606F8" w:rsidP="008606F8">
      <w:pPr>
        <w:pStyle w:val="NoSpacing"/>
        <w:spacing w:line="276" w:lineRule="auto"/>
        <w:rPr>
          <w:rFonts w:ascii="Arial" w:hAnsi="Arial" w:cs="Arial"/>
        </w:rPr>
      </w:pPr>
      <w:r>
        <w:rPr>
          <w:rFonts w:ascii="Arial" w:hAnsi="Arial" w:cs="Arial"/>
        </w:rPr>
        <w:t>The selection of risk-disease associations used in the health analysis was supported by available criteria used to judge the certainty of evidence, such as the Bradford-Hill criteria used by the Nutrition and Chronic Diseases Expert Group (</w:t>
      </w:r>
      <w:proofErr w:type="spellStart"/>
      <w:r>
        <w:rPr>
          <w:rFonts w:ascii="Arial" w:hAnsi="Arial" w:cs="Arial"/>
        </w:rPr>
        <w:t>NutriCoDE</w:t>
      </w:r>
      <w:proofErr w:type="spellEnd"/>
      <w:r>
        <w:rPr>
          <w:rFonts w:ascii="Arial" w:hAnsi="Arial" w:cs="Arial"/>
        </w:rPr>
        <w:t>),</w:t>
      </w:r>
      <w:r>
        <w:rPr>
          <w:rFonts w:ascii="Arial" w:hAnsi="Arial" w:cs="Arial"/>
        </w:rPr>
        <w:fldChar w:fldCharType="begin" w:fldLock="1"/>
      </w:r>
      <w:r w:rsidR="00FB6500">
        <w:rPr>
          <w:rFonts w:ascii="Arial" w:hAnsi="Arial" w:cs="Arial"/>
        </w:rPr>
        <w:instrText xml:space="preserve"> ADDIN ZOTERO_ITEM CSL_CITATION {"citationID":"Uhbk4eRl","properties":{"formattedCitation":"\\super 15\\nosupersub{}","plainCitation":"15","noteIndex":0},"citationItems":[{"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5</w:t>
      </w:r>
      <w:r>
        <w:rPr>
          <w:rFonts w:ascii="Arial" w:hAnsi="Arial" w:cs="Arial"/>
        </w:rPr>
        <w:fldChar w:fldCharType="end"/>
      </w:r>
      <w:r>
        <w:rPr>
          <w:rFonts w:ascii="Arial" w:hAnsi="Arial" w:cs="Arial"/>
        </w:rPr>
        <w:t xml:space="preserve"> the </w:t>
      </w:r>
      <w:r w:rsidRPr="00D947D6">
        <w:rPr>
          <w:rFonts w:ascii="Arial" w:hAnsi="Arial" w:cs="Arial"/>
        </w:rPr>
        <w:t>World-Cancer-Research-Fund criteria</w:t>
      </w:r>
      <w:r>
        <w:rPr>
          <w:rFonts w:ascii="Arial" w:hAnsi="Arial" w:cs="Arial"/>
        </w:rPr>
        <w:t xml:space="preserve"> used by the Global Burden of Disease project,</w:t>
      </w:r>
      <w:r>
        <w:rPr>
          <w:rFonts w:ascii="Arial" w:hAnsi="Arial" w:cs="Arial"/>
        </w:rPr>
        <w:fldChar w:fldCharType="begin" w:fldLock="1"/>
      </w:r>
      <w:r w:rsidR="00FB6500">
        <w:rPr>
          <w:rFonts w:ascii="Arial" w:hAnsi="Arial" w:cs="Arial"/>
        </w:rPr>
        <w:instrText xml:space="preserve"> ADDIN ZOTERO_ITEM CSL_CITATION {"citationID":"iZU8mkc8","properties":{"formattedCitation":"\\super 16\\nosupersub{}","plainCitation":"16","noteIndex":0},"citationItems":[{"id":"9sbIefnX/F0PD9PLG","uris":["http://www.mendeley.com/documents/?uuid=98ac7178-01f8-3792-9ea0-505159a3c054",["http://www.mendeley.com/documents/?uuid=98ac7178-01f8-3792-9ea0-505159a3c054"]],"itemData":{"DOI":"10.1016/S0140-6736(19)30041-8","ISSN":"1474-547X","PMID":"30954305","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GBD 2017 Diet Collaborators","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Lancet (London, England)","id":"ITEM-1","issue":"0","issued":{"date-parts":[["2019","4","3"]]},"publisher":"Elsevier","title":"Health effects of dietary risks in 195 countries, 1990-2017: a systematic analysis for the Global Burden of Disease Study 2017.","type":"article-journal","volume":"0"}}],"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6</w:t>
      </w:r>
      <w:r>
        <w:rPr>
          <w:rFonts w:ascii="Arial" w:hAnsi="Arial" w:cs="Arial"/>
        </w:rPr>
        <w:fldChar w:fldCharType="end"/>
      </w:r>
      <w:r>
        <w:rPr>
          <w:rFonts w:ascii="Arial" w:hAnsi="Arial" w:cs="Arial"/>
        </w:rPr>
        <w:t xml:space="preserve"> as well as </w:t>
      </w:r>
      <w:proofErr w:type="spellStart"/>
      <w:r>
        <w:rPr>
          <w:rFonts w:ascii="Arial" w:hAnsi="Arial" w:cs="Arial"/>
        </w:rPr>
        <w:t>NutriGrade</w:t>
      </w:r>
      <w:proofErr w:type="spellEnd"/>
      <w:r>
        <w:rPr>
          <w:rFonts w:ascii="Arial" w:hAnsi="Arial" w:cs="Arial"/>
        </w:rPr>
        <w:t xml:space="preserve"> (SI Table 2).</w:t>
      </w:r>
      <w:r>
        <w:rPr>
          <w:rFonts w:ascii="Arial" w:hAnsi="Arial" w:cs="Arial"/>
        </w:rPr>
        <w:fldChar w:fldCharType="begin" w:fldLock="1"/>
      </w:r>
      <w:r w:rsidR="00FB6500">
        <w:rPr>
          <w:rFonts w:ascii="Arial" w:hAnsi="Arial" w:cs="Arial"/>
        </w:rPr>
        <w:instrText xml:space="preserve"> ADDIN ZOTERO_ITEM CSL_CITATION {"citationID":"Ib05aZRc","properties":{"formattedCitation":"\\super 17\\nosupersub{}","plainCitation":"17","noteIndex":0},"citationItems":[{"id":"9sbIefnX/bT44RVOu","uris":["http://www.mendeley.com/documents/?uuid=1dcb1c7e-8b6c-3f44-9230-1b5c6d431659",["http://www.mendeley.com/documents/?uuid=1dcb1c7e-8b6c-3f44-9230-1b5c6d431659"]],"itemData":{"DOI":"10.3945/an.116.013052","ISSN":"2156-5376","abstract":"ï¿½ 2016 American Society for Nutrition. The objective of this study was to develop a scoring system (NutriGrade) to evaluate the quality of evidence of randomized controlled trial (RCT) and cohort study meta-analyses in nutrition research, building upon previous tools and expert recommendations. NutriGrade aims to assess the meta-evidence of an association or effect between different nutrition factors and outcomes, taking into account nutrition research-specific requirements not considered by other tools. In a pretest study, 6 randomly selected meta-analyses investigating diet-disease relations were evaluated with NutriGrade by 5 independent raters. After revision, NutriGrade was applied by the same raters to 30 randomly selected meta-analyses in the same thematic area. The reliability of ratings of NutriGrade items was calculated with the use of a multirater k, and reliability of the total (summed scores) was calculated with the use of intraclass correlation coefficients (ICCs). The following categories for meta-evidence evaluation were established: high (8-10), moderate (6-7.99), low (4-5.99), and very low (0-3.99). The NutriGrade scoring system (maximum of 10 points) comprises the following items: 1) risk of bias, study quality, and study limitations, 2) precision, 3) heterogeneity, 4) directness, 5) publication bias, 6) funding bias, 7) study design, 8) effect size, and 9) dose-response. The NutriGrade score varied between 2.9 (very lowmeta-evidence) and 8.8 (high meta-evidence) for meta-analyses of RCTs, and it ranged between 3.1 and 8.8 for meta-analyses of cohort studies. The k value of the ratings for each scoring item varied from 0.32 (95% CI: 0.22, 0.42) for risk of bias for cohort studies and 0.95 (95% CI: 0.91, 0.99) for study design, with a mean k of 0.66 (95% CI: 0.53, 0.79). The ICC of the total score was 0.81 (95% CI: 0.69, 0.90). The NutriGrade scoring system showed good agreement and reliability. The initial findings regarding the performance of this newly established scoring system need further evaluation in independent analyses.","author":[{"dropping-particle":"","family":"Schwingshackl","given":"Lukas","non-dropping-particle":"","parse-names":false,"suffix":""},{"dropping-particle":"","family":"Knüppel","given":"Sven","non-dropping-particle":"","parse-names":false,"suffix":""},{"dropping-particle":"","family":"Schwedhelm","given":"Carolina","non-dropping-particle":"","parse-names":false,"suffix":""},{"dropping-particle":"","family":"Hoffmann","given":"Georg","non-dropping-particle":"","parse-names":false,"suffix":""},{"dropping-particle":"","family":"Missbach","given":"Benjamin","non-dropping-particle":"","parse-names":false,"suffix":""},{"dropping-particle":"","family":"Stelmach-Mardas","given":"Marta","non-dropping-particle":"","parse-names":false,"suffix":""},{"dropping-particle":"","family":"Dietrich","given":"Stefan","non-dropping-particle":"","parse-names":false,"suffix":""},{"dropping-particle":"","family":"Eichelmann","given":"Fabian","non-dropping-particle":"","parse-names":false,"suffix":""},{"dropping-particle":"","family":"Kontopanteils","given":"Evangelos","non-dropping-particle":"","parse-names":false,"suffix":""},{"dropping-particle":"","family":"Iqbal","given":"Khalid","non-dropping-particle":"","parse-names":false,"suffix":""},{"dropping-particle":"","family":"Aleksandrova","given":"Krasimira","non-dropping-particle":"","parse-names":false,"suffix":""},{"dropping-particle":"","family":"Lorkowski","given":"Stefan","non-dropping-particle":"","parse-names":false,"suffix":""},{"dropping-particle":"","family":"Leitzmann","given":"Michael F","non-dropping-particle":"","parse-names":false,"suffix":""},{"dropping-particle":"","family":"Kroke","given":"Anja","non-dropping-particle":"","parse-names":false,"suffix":""},{"dropping-particle":"","family":"Boeing","given":"Heiner","non-dropping-particle":"","parse-names":false,"suffix":""}],"container-title":"Advances in Nutrition: An International Review Journal","id":"ITEM-1","issue":"6","issued":{"date-parts":[["2016","11"]]},"page":"994-1004","publisher":"Oxford University Press (OUP)","title":"Perspective: NutriGrade: A Scoring System to Assess and Judge the Meta-Evidence of Randomized Controlled Trials and Cohort Studies in Nutrition Research","type":"article-journal","volume":"7"}}],"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7</w:t>
      </w:r>
      <w:r>
        <w:rPr>
          <w:rFonts w:ascii="Arial" w:hAnsi="Arial" w:cs="Arial"/>
        </w:rPr>
        <w:fldChar w:fldCharType="end"/>
      </w:r>
      <w:r>
        <w:rPr>
          <w:rFonts w:ascii="Arial" w:hAnsi="Arial" w:cs="Arial"/>
        </w:rPr>
        <w:t xml:space="preserve"> </w:t>
      </w:r>
      <w:bookmarkStart w:id="2" w:name="_Hlk39674646"/>
      <w:r>
        <w:rPr>
          <w:rFonts w:ascii="Arial" w:hAnsi="Arial" w:cs="Arial"/>
        </w:rPr>
        <w:t>The certainty of evidence supporting the associations of dietary risks and disease outcomes as used here were graded as moderate or high with NutriGrade,</w:t>
      </w:r>
      <w:r>
        <w:rPr>
          <w:rFonts w:ascii="Arial" w:hAnsi="Arial" w:cs="Arial"/>
        </w:rPr>
        <w:fldChar w:fldCharType="begin" w:fldLock="1"/>
      </w:r>
      <w:r w:rsidR="00FB6500">
        <w:rPr>
          <w:rFonts w:ascii="Arial" w:hAnsi="Arial" w:cs="Arial"/>
        </w:rPr>
        <w:instrText xml:space="preserve"> ADDIN ZOTERO_ITEM CSL_CITATION {"citationID":"Gfu3nGtH","properties":{"formattedCitation":"\\super 10\\uc0\\u8211{}12\\nosupersub{}","plainCitation":"10–12","noteIndex":0},"citationItems":[{"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9sbIefnX/C577DQ4x","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9sbIefnX/ULNw9679","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0–12</w:t>
      </w:r>
      <w:r>
        <w:rPr>
          <w:rFonts w:ascii="Arial" w:hAnsi="Arial" w:cs="Arial"/>
        </w:rPr>
        <w:fldChar w:fldCharType="end"/>
      </w:r>
      <w:r>
        <w:rPr>
          <w:rFonts w:ascii="Arial" w:hAnsi="Arial" w:cs="Arial"/>
        </w:rPr>
        <w:t xml:space="preserve"> and/or assessed as probable or convincing by the Nutrition and Chronic Diseases Expert Group,</w:t>
      </w:r>
      <w:r>
        <w:rPr>
          <w:rFonts w:ascii="Arial" w:hAnsi="Arial" w:cs="Arial"/>
        </w:rPr>
        <w:fldChar w:fldCharType="begin" w:fldLock="1"/>
      </w:r>
      <w:r w:rsidR="00FB6500">
        <w:rPr>
          <w:rFonts w:ascii="Arial" w:hAnsi="Arial" w:cs="Arial"/>
        </w:rPr>
        <w:instrText xml:space="preserve"> ADDIN ZOTERO_ITEM CSL_CITATION {"citationID":"AES6i1YI","properties":{"formattedCitation":"\\super 15\\nosupersub{}","plainCitation":"15","noteIndex":0},"citationItems":[{"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5</w:t>
      </w:r>
      <w:r>
        <w:rPr>
          <w:rFonts w:ascii="Arial" w:hAnsi="Arial" w:cs="Arial"/>
        </w:rPr>
        <w:fldChar w:fldCharType="end"/>
      </w:r>
      <w:r>
        <w:rPr>
          <w:rFonts w:ascii="Arial" w:hAnsi="Arial" w:cs="Arial"/>
        </w:rPr>
        <w:t xml:space="preserve"> and by the World Cancer Research.</w:t>
      </w:r>
      <w:r>
        <w:rPr>
          <w:rFonts w:ascii="Arial" w:hAnsi="Arial" w:cs="Arial"/>
        </w:rPr>
        <w:fldChar w:fldCharType="begin" w:fldLock="1"/>
      </w:r>
      <w:r w:rsidR="00FB6500">
        <w:rPr>
          <w:rFonts w:ascii="Arial" w:hAnsi="Arial" w:cs="Arial"/>
        </w:rPr>
        <w:instrText xml:space="preserve"> ADDIN ZOTERO_ITEM CSL_CITATION {"citationID":"CNRPqVVp","properties":{"formattedCitation":"\\super 18\\nosupersub{}","plainCitation":"18","noteIndex":0},"citationItems":[{"id":"9sbIefnX/wfax6gQC","uris":["http://www.mendeley.com/documents/?uuid=f3f01bfb-0d50-32f1-a09f-ceec3af2993b",["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8</w:t>
      </w:r>
      <w:r>
        <w:rPr>
          <w:rFonts w:ascii="Arial" w:hAnsi="Arial" w:cs="Arial"/>
        </w:rPr>
        <w:fldChar w:fldCharType="end"/>
      </w:r>
      <w:bookmarkEnd w:id="2"/>
      <w:r>
        <w:rPr>
          <w:rFonts w:ascii="Arial" w:hAnsi="Arial" w:cs="Arial"/>
        </w:rPr>
        <w:t xml:space="preserve"> The certainty of evidence grading in each case relates to the general relationship between a risk factor and a health outcome, and not to a specific relative-risk value. </w:t>
      </w:r>
    </w:p>
    <w:p w14:paraId="1E562BF3" w14:textId="77777777" w:rsidR="008606F8" w:rsidRDefault="008606F8" w:rsidP="008606F8">
      <w:pPr>
        <w:spacing w:line="276" w:lineRule="auto"/>
        <w:rPr>
          <w:rFonts w:ascii="Arial" w:hAnsi="Arial" w:cs="Arial"/>
          <w:b/>
        </w:rPr>
      </w:pPr>
    </w:p>
    <w:p w14:paraId="6AE0D088" w14:textId="08CD7E2D" w:rsidR="008606F8" w:rsidRDefault="008606F8" w:rsidP="008606F8">
      <w:pPr>
        <w:pStyle w:val="NoSpacing"/>
        <w:spacing w:line="276" w:lineRule="auto"/>
        <w:rPr>
          <w:rFonts w:ascii="Arial" w:hAnsi="Arial" w:cs="Arial"/>
        </w:rPr>
      </w:pPr>
      <w:r>
        <w:rPr>
          <w:rFonts w:ascii="Arial" w:hAnsi="Arial" w:cs="Arial"/>
        </w:rPr>
        <w:t xml:space="preserve">We did not include all available risk-disease associations that were graded as having a moderate certainty of evidence and showed statistically significant results in the meta-analyses that included </w:t>
      </w:r>
      <w:proofErr w:type="spellStart"/>
      <w:r>
        <w:rPr>
          <w:rFonts w:ascii="Arial" w:hAnsi="Arial" w:cs="Arial"/>
        </w:rPr>
        <w:t>NutriGrade</w:t>
      </w:r>
      <w:proofErr w:type="spellEnd"/>
      <w:r>
        <w:rPr>
          <w:rFonts w:ascii="Arial" w:hAnsi="Arial" w:cs="Arial"/>
        </w:rPr>
        <w:t xml:space="preserve"> assessments.</w:t>
      </w:r>
      <w:r>
        <w:rPr>
          <w:rFonts w:ascii="Arial" w:hAnsi="Arial" w:cs="Arial"/>
        </w:rPr>
        <w:fldChar w:fldCharType="begin" w:fldLock="1"/>
      </w:r>
      <w:r w:rsidR="00FB6500">
        <w:rPr>
          <w:rFonts w:ascii="Arial" w:hAnsi="Arial" w:cs="Arial"/>
        </w:rPr>
        <w:instrText xml:space="preserve"> ADDIN ZOTERO_ITEM CSL_CITATION {"citationID":"DQwJ4vko","properties":{"formattedCitation":"\\super 10\\uc0\\u8211{}12\\nosupersub{}","plainCitation":"10–12","noteIndex":0},"citationItems":[{"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9sbIefnX/C577DQ4x","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9sbIefnX/ULNw9679","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0–12</w:t>
      </w:r>
      <w:r>
        <w:rPr>
          <w:rFonts w:ascii="Arial" w:hAnsi="Arial" w:cs="Arial"/>
        </w:rPr>
        <w:fldChar w:fldCharType="end"/>
      </w:r>
      <w:r>
        <w:rPr>
          <w:rFonts w:ascii="Arial" w:hAnsi="Arial" w:cs="Arial"/>
        </w:rPr>
        <w:t xml:space="preserve"> That was because for some associations, such as for milk and fish, more detailed meta-analyses (with more sensitivity analyses) were available that indicated potential confounding with other major dietary risks or health status at baseline.</w:t>
      </w:r>
      <w:r>
        <w:rPr>
          <w:rFonts w:ascii="Arial" w:hAnsi="Arial" w:cs="Arial"/>
        </w:rPr>
        <w:fldChar w:fldCharType="begin" w:fldLock="1"/>
      </w:r>
      <w:r w:rsidR="00FB6500">
        <w:rPr>
          <w:rFonts w:ascii="Arial" w:hAnsi="Arial" w:cs="Arial"/>
        </w:rPr>
        <w:instrText xml:space="preserve"> ADDIN ZOTERO_ITEM CSL_CITATION {"citationID":"dVZjDGIY","properties":{"formattedCitation":"\\super 19\\uc0\\u8211{}21\\nosupersub{}","plainCitation":"19–21","noteIndex":0},"citationItems":[{"id":"9sbIefnX/J1yt8ssN","uris":["http://www.mendeley.com/documents/?uuid=9fe7dc7d-e844-45c3-ae42-99e714cfb35f",["http://www.mendeley.com/documents/?uuid=9fe7dc7d-e844-45c3-ae42-99e714cfb35f"]],"itemData":{"DOI":"10.3945/ajcn.113.059030","ISSN":"1938-3207","abstract":"BACKGROUND: The association between intake of dairy products and the risk of type 2 diabetes has been investigated in several studies, but the evidence is not conclusive. OBJECTIVE: We conducted an updated systematic review and dose-response meta-analysis of dairy product intake and the risk of type 2 diabetes. DESIGN: We searched the PubMed database for prospective cohort and nested case-control studies of dairy product intake and risk of type 2 diabetes up to 5 June 2013. Summary RRs were estimated by use of a random-effects model. RESULTS: Seventeen cohort studies were included in the meta-analysis. In the dose-response analysis, the summary RRs (95% CIs) were 0.93 (0.87, 0.99; I(2) = 33%) per 400 g total dairy products/d (n = 12), 0.98 (0.94, 1.03; I(2) = 8%) per 200 g high-fat dairy products/d (n = 9), 0.91 (0.86, 0.96; I(2) = 40%) per 200 g low-fat dairy products/d (n = 9), 0.87 (0.72, 1.04; I(2) = 94%) per 200 g milk/d (n = 7), 0.92 (0.86, 0.99; I(2) = 0%) per 50 g cheese/d (n = 8), and 0.78 (0.60, 1.02; I(2) = 70%) per 200 g yogurt/d (n = 7). Nonlinear inverse associations were observed for total dairy products (P-nonlinearity &lt; 0.0001), low-fat dairy products (P-nonlinearity = 0.06), cheese (P-nonlinearity = 0.05), and yogurt (P-nonlinearity = 0.004), and there was a flattening of the curve at higher intakes. CONCLUSIONS: This meta-analysis suggests that there is a significant inverse association between intakes of dairy products, low-fat dairy products, and cheese and risk of type 2 diabetes. Any additional studies should assess the association between other specific types of dairy products and the risk of type 2 diabetes and adjust for more confounding factors.","author":[{"dropping-particle":"","family":"Aune","given":"Dagfinn","non-dropping-particle":"","parse-names":false,"suffix":""},{"dropping-particle":"","family":"Norat","given":"Teresa","non-dropping-particle":"","parse-names":false,"suffix":""},{"dropping-particle":"","family":"Romundstad","given":"Pål","non-dropping-particle":"","parse-names":false,"suffix":""},{"dropping-particle":"","family":"Vatten","given":"Lars J","non-dropping-particle":"","parse-names":false,"suffix":""}],"container-title":"The American Journal of Clinical Nutrition","id":"ITEM-1","issue":"4","issued":{"date-parts":[["2013"]]},"language":"eng","page":"1066-1083","title":"Dairy products and the risk of type 2 diabetes: a systematic review and dose-response meta-analysis of cohort studies","type":"article-journal","volume":"98"}},{"id":"9sbIefnX/eQW7iyCZ","uris":["http://www.mendeley.com/documents/?uuid=fb024c77-b211-4630-8d93-8319706ac166",["http://www.mendeley.com/documents/?uuid=fb024c77-b211-4630-8d93-8319706ac166"]],"itemData":{"DOI":"10.1093/annonc/mdr269","ISSN":"1569-8041","abstract":"BACKGROUND: Previous studies of the association between intake of dairy products and colorectal cancer risk have indicated an inverse association with milk, however, the evidence for cheese or other dairy products is inconsistent. METHODS: We conducted a systematic review and meta-analysis to clarify the shape of the dose-response relationship between dairy products and colorectal cancer risk. We searched the PubMed database for prospective studies published up to May 2010. Summary relative risks (RRs) were estimated using a random effects model. RESULTS: Nineteen cohort studies were included. The summary RR was 0.83 (95% CI [confidence interval]: 0.78-0.88, I2=25%) per 400 g/day of total dairy products, 0.91 (95% CI: 0.85-0.94, I2=0%) per 200 g/day of milk intake and 0.96 (95% CI: 0.83-1.12, I2=28%) per 50 g/day of cheese. Inverse associations were observed in both men and women but were restricted to colon cancer. There was evidence of a nonlinear association between milk and total dairy products and colorectal cancer risk, P&lt;0.001, and the inverse associations appeared to be the strongest at the higher range of intake. CONCLUSION: This meta-analysis shows that milk and total dairy products, but not cheese or other dairy products, are associated with a reduction in colorectal cancer risk.","author":[{"dropping-particle":"","family":"Aune","given":"D","non-dropping-particle":"","parse-names":false,"suffix":""},{"dropping-particle":"","family":"Lau","given":"R","non-dropping-particle":"","parse-names":false,"suffix":""},{"dropping-particle":"","family":"Chan","given":"D S M","non-dropping-particle":"","parse-names":false,"suffix":""},{"dropping-particle":"","family":"Vieira","given":"R","non-dropping-particle":"","parse-names":false,"suffix":""},{"dropping-particle":"","family":"Greenwood","given":"D C","non-dropping-particle":"","parse-names":false,"suffix":""},{"dropping-particle":"","family":"Kampman","given":"E","non-dropping-particle":"","parse-names":false,"suffix":""},{"dropping-particle":"","family":"Norat","given":"T","non-dropping-particle":"","parse-names":false,"suffix":""}],"container-title":"Annals of Oncology: Official Journal of the European Society for Medical Oncology","id":"ITEM-2","issue":"1","issued":{"date-parts":[["2012"]]},"language":"eng","page":"37-45","title":"Dairy products and colorectal cancer risk: a systematic review and meta-analysis of cohort studies","type":"article-journal","volume":"23"}},{"id":1939,"uris":["http://zotero.org/users/14122/items/HG6CAK9V",["http://zotero.org/users/14122/items/HG6CAK9V"]],"itemData":{"id":1939,"type":"article-journal","abstract":"Cohort studies report inconsistent associations between fish consumption, a major source of long-chain ω-3 fatty acids, and risk of cardiovascular disease (CVD) and mortality. Whether the associations vary between those with and those without vascular disease is unknown.To examine whether the associations of fish consumption with risk of CVD or of mortality differ between individuals with and individuals without vascular disease.This pooled analysis of individual participant data involved 191 558 individuals from 4 cohort studies—147 645 individuals (139 827 without CVD and 7818 with CVD) from 21 countries in the Prospective Urban Rural Epidemiology (PURE) study and 43 413 patients with vascular disease in 3 prospective studies from 40 countries. Adjusted hazard ratios (HRs) were calculated by multilevel Cox regression separately within each study and then pooled using random-effects meta-analysis. This analysis was conducted from January to June 2020.Fish consumption was recorded using validated food frequency questionnaires. In 1 of the cohorts with vascular disease, a separate qualitative food frequency questionnaire was used to assess intake of individual types of fish.Mortality and major CVD events (including myocardial infarction, stroke, congestive heart failure, or sudden death).Overall, 191 558 participants with a mean (SD) age of 54.1 (8.0) years (91 666 [47.9%] male) were included in the present analysis. During 9.1 years of follow-up in PURE, compared with little or no fish intake (≤50 g/mo), an intake of 350 g/wk or more was not associated with risk of major CVD (HR, 0.95; 95% CI, 0.86-1.04) or total mortality (HR, 0.96; 0.88-1.05). By contrast, in the 3 cohorts of patients with vascular disease, the HR for risk of major CVD (HR, 0.84; 95% CI, 0.73-0.96) and total mortality (HR, 0.82; 95% CI, 0.74-0.91) was lowest with intakes of at least 175 g/wk (or approximately 2 servings/wk) compared with 50 g/mo or lower, with no further apparent decrease in HR with consumption of 350 g/wk or higher. Fish with higher amounts of ω-3 fatty acids were strongly associated with a lower risk of CVD (HR, 0.94; 95% CI, 0.92-0.97 per 5-g increment of intake), whereas other fish were neutral (collected in 1 cohort of patients with vascular disease). The association between fish intake and each outcome varied by CVD status, with a lower risk found among patients with vascular disease but not in general populations (for major CVD, I2 = 82.6 [P = .02]; for death, I2 = 90.8 [P = .001]).Findings of this pooled analysis of 4 cohort studies indicated that a minimal fish intake of 175 g (approximately 2 servings) weekly is associated with lower risk of major CVD and mortality among patients with prior CVD but not in general populations. The consumption of fish (especially oily fish) should be evaluated in randomized trials of clinical outcomes among people with vascular disease.","container-title":"JAMA Internal Medicine","DOI":"10.1001/jamainternmed.2021.0036","ISSN":"2168-6106","journalAbbreviation":"JAMA Internal Medicine","source":"Silverchair","title":"Associations of Fish Consumption With Risk of Cardiovascular Disease and Mortality Among Individuals With or Without Vascular Disease From 58 Countries","URL":"https://doi.org/10.1001/jamainternmed.2021.0036","author":[{"family":"Mohan","given":"Deepa"},{"family":"Mente","given":"Andrew"},{"family":"Dehghan","given":"Mahshid"},{"family":"Rangarajan","given":"Sumathy"},{"family":"O’Donnell","given":"Martin"},{"family":"Hu","given":"Weihong"},{"family":"Dagenais","given":"Gilles"},{"family":"Wielgosz","given":"Andreas"},{"family":"Lear","given":"Scott"},{"family":"Wei","given":"Li"},{"family":"Diaz","given":"Rafael"},{"family":"Avezum","given":"Alvaro"},{"family":"Lopez-Jaramillo","given":"Patricio"},{"family":"Lanas","given":"Fernando"},{"family":"Swaminathan","given":"Sumathi"},{"family":"Kaur","given":"Manmeet"},{"family":"Vijayakumar","given":"K."},{"family":"Mohan","given":"Viswanathan"},{"family":"Gupta","given":"Rajeev"},{"family":"Szuba","given":"Andrzej"},{"family":"Iqbal","given":"Romaina"},{"family":"Yusuf","given":"Rita"},{"family":"Mohammadifard","given":"Noushin"},{"family":"Khatib","given":"Rasha"},{"family":"Yusoff","given":"Khalid"},{"family":"Gulec","given":"Sadi"},{"family":"Rosengren","given":"Annika"},{"family":"Yusufali","given":"Afzalhussein"},{"family":"Wentzel-Viljoen","given":"Edelweiss"},{"family":"Chifamba","given":"Jephat"},{"family":"Dans","given":"Antonio"},{"family":"Alhabib","given":"Khalid F."},{"family":"Yeates","given":"Karen"},{"family":"Teo","given":"Koon"},{"family":"Gerstein","given":"Hertzel C."},{"family":"Yusuf","given":"Salim"},{"family":"PURE","given":"ONTARGET","suffix":"TRANSCEND, and ORIGIN investigators"}],"accessed":{"date-parts":[["2021",3,19]]},"issued":{"date-parts":[["2021",3,8]]}}}],"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9–21</w:t>
      </w:r>
      <w:r>
        <w:rPr>
          <w:rFonts w:ascii="Arial" w:hAnsi="Arial" w:cs="Arial"/>
        </w:rPr>
        <w:fldChar w:fldCharType="end"/>
      </w:r>
      <w:r>
        <w:rPr>
          <w:rFonts w:ascii="Arial" w:hAnsi="Arial" w:cs="Arial"/>
        </w:rPr>
        <w:t xml:space="preserve"> Such sensitivity analyses were not presented in the meta-analyses that included </w:t>
      </w:r>
      <w:proofErr w:type="spellStart"/>
      <w:r>
        <w:rPr>
          <w:rFonts w:ascii="Arial" w:hAnsi="Arial" w:cs="Arial"/>
        </w:rPr>
        <w:t>NutriGrade</w:t>
      </w:r>
      <w:proofErr w:type="spellEnd"/>
      <w:r>
        <w:rPr>
          <w:rFonts w:ascii="Arial" w:hAnsi="Arial" w:cs="Arial"/>
        </w:rPr>
        <w:t xml:space="preserve"> assessments, but they are important for health assessments that evaluate changes in multiple risk factors.  </w:t>
      </w:r>
    </w:p>
    <w:p w14:paraId="4DACE7A5" w14:textId="19C64C4B" w:rsidR="008606F8" w:rsidRDefault="008606F8" w:rsidP="008606F8">
      <w:pPr>
        <w:spacing w:line="276" w:lineRule="auto"/>
        <w:rPr>
          <w:rFonts w:ascii="Arial" w:hAnsi="Arial" w:cs="Arial"/>
          <w:b/>
        </w:rPr>
      </w:pPr>
    </w:p>
    <w:p w14:paraId="5A8A0160" w14:textId="77777777" w:rsidR="008606F8" w:rsidRPr="00824B91" w:rsidRDefault="008606F8" w:rsidP="008606F8">
      <w:pPr>
        <w:pStyle w:val="NoSpacing"/>
        <w:spacing w:line="276" w:lineRule="auto"/>
        <w:rPr>
          <w:rFonts w:ascii="Arial" w:hAnsi="Arial" w:cs="Arial"/>
        </w:rPr>
      </w:pPr>
      <w:r w:rsidRPr="00824B91">
        <w:rPr>
          <w:rFonts w:ascii="Arial" w:hAnsi="Arial" w:cs="Arial"/>
        </w:rPr>
        <w:t xml:space="preserve">For the different diet scenarios, we calculated uncertainty intervals associated with changes in mortality based on standard methods of error propagation and the confidence intervals of the relative risk parameters. For the error propagation, we approximated the error distribution of the relative risks by a normal distribution and used that side of deviations from the mean which was largest. This method leads to conservative and potentially larger uncertainty intervals as probabilistic methods, such as Monte Carlo sampling, but it has significant computational advantages, and is justified for the magnitude of errors dealt with here (&lt;50%) (see e.g. IPCC Uncertainty Guidelines). </w:t>
      </w:r>
    </w:p>
    <w:p w14:paraId="7B63936B" w14:textId="77777777" w:rsidR="008606F8" w:rsidRDefault="008606F8" w:rsidP="008606F8">
      <w:pPr>
        <w:pStyle w:val="NoSpacing"/>
        <w:spacing w:line="276" w:lineRule="auto"/>
        <w:rPr>
          <w:rFonts w:ascii="Arial" w:hAnsi="Arial" w:cs="Arial"/>
        </w:rPr>
      </w:pPr>
    </w:p>
    <w:p w14:paraId="6CBFCC34" w14:textId="2A0EAFCF" w:rsidR="008606F8" w:rsidRPr="00FC155F" w:rsidRDefault="008606F8" w:rsidP="008606F8">
      <w:pPr>
        <w:pStyle w:val="NoSpacing"/>
        <w:spacing w:line="276" w:lineRule="auto"/>
        <w:rPr>
          <w:rFonts w:ascii="Arial" w:hAnsi="Arial" w:cs="Arial"/>
          <w:b/>
          <w:bCs/>
        </w:rPr>
      </w:pPr>
      <w:r w:rsidRPr="00FC155F">
        <w:rPr>
          <w:rFonts w:ascii="Arial" w:hAnsi="Arial" w:cs="Arial"/>
          <w:b/>
          <w:bCs/>
        </w:rPr>
        <w:t>Caveats</w:t>
      </w:r>
    </w:p>
    <w:p w14:paraId="1509D2CA" w14:textId="77777777" w:rsidR="008606F8" w:rsidRDefault="008606F8" w:rsidP="008606F8">
      <w:pPr>
        <w:pStyle w:val="NoSpacing"/>
        <w:spacing w:line="276" w:lineRule="auto"/>
        <w:rPr>
          <w:rFonts w:ascii="Arial" w:hAnsi="Arial" w:cs="Arial"/>
          <w:b/>
          <w:bCs/>
        </w:rPr>
      </w:pPr>
    </w:p>
    <w:p w14:paraId="34E85870" w14:textId="2A1663AF" w:rsidR="008606F8" w:rsidRDefault="008606F8" w:rsidP="008606F8">
      <w:pPr>
        <w:pStyle w:val="NoSpacing"/>
        <w:spacing w:line="276" w:lineRule="auto"/>
        <w:rPr>
          <w:rFonts w:ascii="Arial" w:hAnsi="Arial" w:cs="Arial"/>
        </w:rPr>
      </w:pPr>
      <w:r>
        <w:rPr>
          <w:rFonts w:ascii="Arial" w:hAnsi="Arial" w:cs="Arial"/>
        </w:rPr>
        <w:t>In the comparative risk assessment, we used relative risk factors that are subject to the caveats common in nutritional epidemiology, including small effect sizes and potential measurement error of dietary exposure, such as over and underreporting and infrequent assessment.</w:t>
      </w:r>
      <w:r>
        <w:rPr>
          <w:rFonts w:ascii="Arial" w:hAnsi="Arial" w:cs="Arial"/>
        </w:rPr>
        <w:fldChar w:fldCharType="begin" w:fldLock="1"/>
      </w:r>
      <w:r w:rsidR="00FB6500">
        <w:rPr>
          <w:rFonts w:ascii="Arial" w:hAnsi="Arial" w:cs="Arial"/>
        </w:rPr>
        <w:instrText xml:space="preserve"> ADDIN ZOTERO_ITEM CSL_CITATION {"citationID":"x3HcFF2Y","properties":{"formattedCitation":"\\super 22\\nosupersub{}","plainCitation":"22","noteIndex":0},"citationItems":[{"id":"9sbIefnX/RBWwYfpe","uris":["http://www.mendeley.com/documents/?uuid=0d86b61d-b443-366d-86b4-f52f0cf3d5ef",["http://www.mendeley.com/documents/?uuid=0d86b61d-b443-366d-86b4-f52f0cf3d5ef"]],"itemData":{"DOI":"10.3945/an.114.007492","ISSN":"2161-8313","abstract":"Nutritional epidemiology has recently been criticized on several fronts, including the inability to measure diet accurately, and for its reliance on observational studies to address etiologic questions. In addition, several recent meta-analyses with serious methodologic flaws have arrived at erroneous or misleading conclusions, reigniting controversy over formerly settled debates. All of this has raised questions regarding the ability of nutritional epidemiologic studies to inform policy. These criticisms, to a large degree, stem from a misunderstanding of the methodologic issues of the field and the inappropriate use of the drug trial paradigm in nutrition research. The exposure of interest in nutritional epidemiology is human diet, which is a complex system of interacting components that cumulatively affect health. Consequently, nutritional epidemiology constantly faces a unique set of challenges and continually develops specific methodologies to address these. Misunderstanding these issues can lead to the nonconstructive and sometimes naive criticisms we see today. This article aims to clarify common misunderstandings of nutritional epidemiology, address challenges to the field, and discuss the utility of nutritional science in guiding policy by focusing on 5 broad questions commonly asked of the field.","author":[{"dropping-particle":"","family":"Satija","given":"Ambika","non-dropping-particle":"","parse-names":false,"suffix":""},{"dropping-particle":"","family":"Yu","given":"Edward","non-dropping-particle":"","parse-names":false,"suffix":""},{"dropping-particle":"","family":"Willett","given":"Walter C","non-dropping-particle":"","parse-names":false,"suffix":""},{"dropping-particle":"","family":"Hu","given":"Frank B","non-dropping-particle":"","parse-names":false,"suffix":""}],"container-title":"Advances in Nutrition","id":"ITEM-1","issue":"1","issued":{"date-parts":[["2015","1","1"]]},"page":"5-18","publisher":"Oxford University Press (OUP)","title":"Understanding Nutritional Epidemiology and Its Role in Policy","type":"article-journal","volume":"6"}}],"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22</w:t>
      </w:r>
      <w:r>
        <w:rPr>
          <w:rFonts w:ascii="Arial" w:hAnsi="Arial" w:cs="Arial"/>
        </w:rPr>
        <w:fldChar w:fldCharType="end"/>
      </w:r>
      <w:r>
        <w:rPr>
          <w:rFonts w:ascii="Arial" w:hAnsi="Arial" w:cs="Arial"/>
        </w:rPr>
        <w:t xml:space="preserve"> For our calculations, we assumed that the risk-disease relationships describe causal associations, an assumption supported by the existence of statistically significant dose-response relationships in meta-analyses, the existence of plausible biological </w:t>
      </w:r>
      <w:r>
        <w:rPr>
          <w:rFonts w:ascii="Arial" w:hAnsi="Arial" w:cs="Arial"/>
        </w:rPr>
        <w:lastRenderedPageBreak/>
        <w:t>pathways, and supporting evidence from experiments, e.g. on intermediate risk factors.</w:t>
      </w:r>
      <w:r>
        <w:rPr>
          <w:rFonts w:ascii="Arial" w:hAnsi="Arial" w:cs="Arial"/>
        </w:rPr>
        <w:fldChar w:fldCharType="begin" w:fldLock="1"/>
      </w:r>
      <w:r w:rsidR="00FB6500">
        <w:rPr>
          <w:rFonts w:ascii="Arial" w:hAnsi="Arial" w:cs="Arial"/>
        </w:rPr>
        <w:instrText xml:space="preserve"> ADDIN ZOTERO_ITEM CSL_CITATION {"citationID":"RZDOH3lT","properties":{"formattedCitation":"\\super 10\\uc0\\u8211{}13,15,23\\uc0\\u8211{}28\\nosupersub{}","plainCitation":"10–13,15,23–28","noteIndex":0},"citationItems":[{"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9sbIefnX/C577DQ4x","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9sbIefnX/ULNw9679","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id":"9sbIefnX/ZBZuiYbT","uris":["http://www.mendeley.com/documents/?uuid=ac74996d-8158-4e11-b11b-2ed4d98d54a6",["http://www.mendeley.com/documents/?uuid=ac74996d-8158-4e11-b11b-2ed4d98d54a6"]],"itemData":{"DOI":"10.1017/S1368980011002254","ISSN":"1475-2727","abstract":"OBJECTIVE: Results of studies on fish consumption and CHD mortality are inconsistent. The present updated meta-analysis was conducted to investigate the up-to-date pooling effects. DESIGN: A random-effects model was used to pool the risk estimates. Generalized least-squares regression and restricted cubic splines were used to assess the possible dose-response relationship. Subgroup analyses were conducted to examine the sources of heterogeneity. SETTING: PubMed and ISI Web of Science databases up to September 2010 were searched and secondary referencing qualified for inclusion in the study. SUBJECTS: Seventeen cohorts with 315,812 participants and average follow-up period of 15·9 years were identified. RESULTS: Compared with the lowest fish intake (&lt;1 serving/month or 1-3 servings/month), the pooled relative risk (RR) of fish intake on CHD mortality was 0·84 (95% CI 0·75, 0·95) for low fish intake (1 serving/week), 0·79 (95% CI 0·67, 0·92) for moderate fish intake (2-4 servings/week) and 0·83 (95% CI 0·68, 1·01) for high fish intake (&gt;5 servings/week). The dose-response analysis indicated that every 15 g/d increment of fish intake decreased the risk of CHD mortality by 6% (RR = 0·94; 95% CI 0·90, 0·98). The method of dietary assessment, gender and energy adjustment affected the results remarkably. CONCLUSIONS: Our results indicate that either low (1 serving/week) or moderate fish consumption (2-4 servings/week) has a significantly beneficial effect on the prevention of CHD mortality. High fish consumption (&gt;5 servings/week) possesses only a marginally protective effect on CHD mortality, possibly due to the limited studies included in this group.","author":[{"dropping-particle":"","family":"Zheng","given":"Jusheng","non-dropping-particle":"","parse-names":false,"suffix":""},{"dropping-particle":"","family":"Huang","given":"Tao","non-dropping-particle":"","parse-names":false,"suffix":""},{"dropping-particle":"","family":"Yu","given":"Yinghua","non-dropping-particle":"","parse-names":false,"suffix":""},{"dropping-particle":"","family":"Hu","given":"Xiaojie","non-dropping-particle":"","parse-names":false,"suffix":""},{"dropping-particle":"","family":"Yang","given":"Bin","non-dropping-particle":"","parse-names":false,"suffix":""},{"dropping-particle":"","family":"Li","given":"Duo","non-dropping-particle":"","parse-names":false,"suffix":""}],"container-title":"Public Health Nutrition","id":"ITEM-4","issue":"4","issued":{"date-parts":[["2012"]]},"language":"eng","page":"725-737","title":"Fish consumption and CHD mortality: an updated meta-analysis of seventeen cohort studies","type":"article-journal","volume":"15"}},{"id":"9sbIefnX/mBo6d3hP","uris":["http://www.mendeley.com/documents/?uuid=dc4621e2-3e67-3391-a58c-a12b352d1f51",["http://www.mendeley.com/documents/?uuid=dc4621e2-3e67-3391-a58c-a12b352d1f51"]],"itemData":{"DOI":"10.1093/ije/dyw319","ISSN":"0300-5771","PMID":"28338764","abstract":"Background Questions remain about the strength and shape of the dose-response relationship between fruit and vegetable intake and risk of cardiovascular disease, cancer and mortality, and the effects of specific types of fruit and vegetables. We conducted a systematic review and meta-analysis to clarify these associations. Methods PubMed and Embase were searched up to 29 September 2016. Prospective studies of fruit and vegetable intake and cardiovascular disease, total cancer and all-cause mortality were included. Summary relative risks (RRs) were calculated using a random effects model, and the mortality burden globally was estimated; 95 studies (142 publications) were included. Results For fruits and vegetables combined, the summary RR per 200 g/day was 0.92 [95% confidence interval (CI): 0.90-0.94, I 2  = 0%, n  = 15] for coronary heart disease, 0.84 (95% CI: 0.76-0.92, I 2  = 73%, n  = 10) for stroke, 0.92 (95% CI: 0.90-0.95, I 2  = 31%, n  = 13) for cardiovascular disease, 0.97 (95% CI: 0.95-0.99, I 2  = 49%, n  = 12) for total cancer and 0.90 (95% CI: 0.87-0.93, I 2  = 83%, n  = 15) for all-cause mortality. Similar associations were observed for fruits and vegetables separately. Reductions in risk were observed up to 800 g/day for all outcomes except cancer (600 g/day). Inverse associations were observed between the intake of apples and pears, citrus fruits, green leafy vegetables, cruciferous vegetables, and salads and cardiovascular disease and all-cause mortality, and between the intake of green-yellow vegetables and cruciferous vegetables and total cancer risk. An estimated 5.6 and 7.8 million premature deaths worldwide in 2013 may be attributable to a fruit and vegetable intake below 500 and 800 g/day, respectively, if the observed associations are causal. Conclusions Fruit and vegetable intakes were associated with reduced risk of cardiovascular disease, cancer and all-cause mortality. These results support public health recommendations to increase fruit and vegetable intake for the prevention of cardiovascular disease, cancer, and premature mortality.","author":[{"dropping-particle":"","family":"Aune","given":"Dagfinn","non-dropping-particle":"","parse-names":false,"suffix":""},{"dropping-particle":"","family":"Giovannucci","given":"Edward","non-dropping-particle":"","parse-names":false,"suffix":""},{"dropping-particle":"","family":"Boffetta","given":"Paolo","non-dropping-particle":"","parse-names":false,"suffix":""},{"dropping-particle":"","family":"Fadnes","given":"Lars T","non-dropping-particle":"","parse-names":false,"suffix":""},{"dropping-particle":"","family":"Keum","given":"NaNa","non-dropping-particle":"","parse-names":false,"suffix":""},{"dropping-particle":"","family":"Norat","given":"Teresa","non-dropping-particle":"","parse-names":false,"suffix":""},{"dropping-particle":"","family":"Greenwood","given":"Darren C","non-dropping-particle":"","parse-names":false,"suffix":""},{"dropping-particle":"","family":"Riboli","given":"Elio","non-dropping-particle":"","parse-names":false,"suffix":""},{"dropping-particle":"","family":"Vatten","given":"Lars J","non-dropping-particle":"","parse-names":false,"suffix":""},{"dropping-particle":"","family":"Tonstad","given":"Serena","non-dropping-particle":"","parse-names":false,"suffix":""}],"container-title":"International Journal of Epidemiology","id":"ITEM-5","issue":"3","issued":{"date-parts":[["2017","6","1"]]},"page":"1029-1056","title":"Fruit and vegetable intake and the risk of cardiovascular disease, total cancer and all-cause mortality—a systematic review and dose-response meta-analysis of prospective studies","type":"article-journal","volume":"46"}},{"id":"9sbIefnX/0jBVLq0H","uris":["http://www.mendeley.com/documents/?uuid=48126a07-9e3a-4af8-b3f0-8b9711f161f2",["http://www.mendeley.com/documents/?uuid=48126a07-9e3a-4af8-b3f0-8b9711f161f2"]],"itemData":{"DOI":"10.3945/ajcn.113.076901","ISSN":"1938-3207","abstract":"BACKGROUND: Relations between the consumption of nuts and legumes and risk of ischemic heart disease (IHD), stroke, and diabetes have not been well established. OBJECTIVE: We systematically investigated and quantified associations of nut and legume consumption with incident IHD, stroke, and diabetes. DESIGN: We systematically searched multiple databases to identify randomized controlled trials or observational studies that examined the relations. Studies were excluded if they reported only intermediate physiologic measures, soft cardiovascular outcomes, or crude risk estimates. Data were extracted independently and in duplicate. We assessed pooled dose-response relations by using a generalized least-squares trend estimation, and prespecified sources of heterogeneity were assessed by using metaregression. The potential for publication bias was explored by using funnel plots, Begg's and Egger's tests, and Duval and Tweedie trim-and-fill methods. RESULTS: Of 3851 abstracts, 25 observational studies (23 prospective and 2 retrospective studies) and 2 trial reports met inclusion criteria and comprised 501,791 unique individuals and 11,869 IHD, 8244 stroke, and 14,449 diabetes events. The consumption of nuts was inversely associated with fatal IHD (6 studies; 6749 events; RR per 4 weekly 28.4-g servings: 0.76; 95% CI: 0.69, 0.84; I(2) = 28%), nonfatal IHD (4 studies; 2101 events; RR: 0.78; 0.67, 0.92; I(2) = 0%), and diabetes (6 studies; 13,308 events; RR: 0.87; 0.81,0.94; I(2) = 22%) but not stroke (4 studies; 5544 events). Legume consumption was inversely associated with total IHD (5 studies; 6514 events; RR per 4 weekly 100-g servings: 0.86; 0.78, 0.94; I(2) = 0%) but not significantly associated with stroke (6 studies; 6690 events) or diabetes (2 studies; 2746 events). A meta-regression did not identify the effect modification by age, duration of follow-up, study location, or study quality. Mixed evidence was seen for publication bias, but analyses by using the Duval and Tweedie trim-and-fill method did not appreciably alter results. CONCLUSION: This systematic review supports inverse associations between eating nuts and incident IHD and diabetes and eating legumes and incident IHD.","author":[{"dropping-particle":"","family":"Afshin","given":"Ashkan","non-dropping-particle":"","parse-names":false,"suffix":""},{"dropping-particle":"","family":"Micha","given":"Renata","non-dropping-particle":"","parse-names":false,"suffix":""},{"dropping-particle":"","family":"Khatibzadeh","given":"Shahab","non-dropping-particle":"","parse-names":false,"suffix":""},{"dropping-particle":"","family":"Mozaffarian","given":"Dariush","non-dropping-particle":"","parse-names":false,"suffix":""}],"container-title":"The American Journal of Clinical Nutrition","id":"ITEM-6","issue":"1","issued":{"date-parts":[["2014"]]},"language":"eng","page":"278-288","title":"Consumption of nuts and legumes and risk of incident ischemic heart disease, stroke, and diabetes: a systematic review and meta-analysis","type":"article-journal","volume":"100"}},{"id":"9sbIefnX/R2KEEWmv","uris":["http://www.mendeley.com/documents/?uuid=c626728c-34f3-4c83-af42-7113b5fbb864",["http://www.mendeley.com/documents/?uuid=c626728c-34f3-4c83-af42-7113b5fbb864"]],"itemData":{"ISSN":"1756-1833","abstract":"OBJECTIVE: To quantify the dose-response relation between consumption of whole grain and specific types of grains and the risk of cardiovascular disease, total cancer, and all cause and cause specific mortality. DATA SOURCES: PubMed and Embase searched up to 3 April 2016. STUDY SELECTION: Prospective studies reporting adjusted relative risk estimates for the association between intake of whole grains or specific types of grains and cardiovascular disease, total cancer, all cause or cause specific mortality. DATA SYNTHESIS: Summary relative risks and 95% confidence intervals calculated with a random effects model. RESULTS: 45 studies (64 publications) were included. The summary relative risks per 90 g/day increase in whole grain intake (90 g is equivalent to three servings-for example, two slices of bread and one bowl of cereal or one and a half pieces of pita bread made from whole grains) was 0.81 (95% confidence interval 0.75 to 0.87; I(2)=9%, n=7 studies) for coronary heart disease, 0.88 (0.75 to 1.03; I(2)=56%, n=6) for stroke, and 0.78 (0.73 to 0.85; I(2)=40%, n=10) for cardiovascular disease, with similar results when studies were stratified by whether the outcome was incidence or mortality. The relative risks for morality were 0.85 (0.80 to 0.91; I(2)=37%, n=6) for total cancer, 0.83 (0.77 to 0.90; I(2)=83%, n=11) for all causes, 0.78 (0.70 to 0.87; I(2)=0%, n=4) for respiratory disease, 0.49 (0.23 to 1.05; I(2)=85%, n=4) for diabetes, 0.74 (0.56 to 0.96; I(2)=0%, n=3) for infectious diseases, 1.15 (0.66 to 2.02; I(2)=79%, n=2) for diseases of the nervous system disease, and 0.78 (0.75 to 0.82; I(2)=0%, n=5) for all non-cardiovascular, non-cancer causes. Reductions in risk were observed up to an intake of 210-225 g/day (seven to seven and a half servings per day) for most of the outcomes. Intakes of specific types of whole grains including whole grain bread, whole grain breakfast cereals, and added bran, as well as total bread and total breakfast cereals were also associated with reduced risks of cardiovascular disease and/or all cause mortality, but there was little evidence of an association with refined grains, white rice, total rice, or total grains. CONCLUSIONS: This meta-analysis provides further evidence that whole grain intake is associated with a reduced risk of coronary heart disease, cardiovascular disease, and total cancer, and mortality from all causes, respiratory diseases, infectious diseases, diabetes, and all non-cardiovascular, n…","author":[{"dropping-particle":"","family":"Aune","given":"Dagfinn","non-dropping-particle":"","parse-names":false,"suffix":""},{"dropping-particle":"","family":"Keum","given":"NaNa","non-dropping-particle":"","parse-names":false,"suffix":""},{"dropping-particle":"","family":"Giovannucci","given":"Edward","non-dropping-particle":"","parse-names":false,"suffix":""},{"dropping-particle":"","family":"Fadnes","given":"Lars T","non-dropping-particle":"","parse-names":false,"suffix":""},{"dropping-particle":"","family":"Boffetta","given":"Paolo","non-dropping-particle":"","parse-names":false,"suffix":""},{"dropping-particle":"","family":"Greenwood","given":"Darren C","non-dropping-particle":"","parse-names":false,"suffix":""},{"dropping-particle":"","family":"Tonstad","given":"Serena","non-dropping-particle":"","parse-names":false,"suffix":""},{"dropping-particle":"","family":"Vatten","given":"Lars J","non-dropping-particle":"","parse-names":false,"suffix":""},{"dropping-particle":"","family":"Riboli","given":"Elio","non-dropping-particle":"","parse-names":false,"suffix":""},{"dropping-particle":"","family":"Norat","given":"Teresa","non-dropping-particle":"","parse-names":false,"suffix":""}],"container-title":"BMJ (Clinical research ed.)","id":"ITEM-7","issued":{"date-parts":[["2016"]]},"language":"eng","page":"i2716","title":"Whole grain consumption and risk of cardiovascular disease, cancer, and all cause and cause specific mortality: systematic review and dose-response meta-analysis of prospective studies","type":"article-journal","volume":"353"}},{"id":"9sbIefnX/BD5huKeB","uris":["http://www.mendeley.com/documents/?uuid=e3a53c36-63a5-3c10-bcd5-ac464b193cd8",["http://www.mendeley.com/documents/?uuid=e3a53c36-63a5-3c10-bcd5-ac464b193cd8"]],"itemData":{"DOI":"10.1016/S0140-6736(16)30175-1","ISSN":"1474-547X","PMID":"27423262","abstract":"BACKGROUND Overweight and obesity are increasing worldwide. To help assess their relevance to mortality in different populations we conducted individual-participant data meta-analyses of prospective studies of body-mass index (BMI), limiting confounding and reverse causality by restricting analyses to never-smokers and excluding pre-existing disease and the first 5 years of follow-up. METHODS Of 10 625 411 participants in Asia, Australia and New Zealand, Europe, and North America from 239 prospective studies (median follow-up 13·7 years, IQR 11·4-14·7), 3 951 455 people in 189 studies were never-smokers without chronic diseases at recruitment who survived 5 years, of whom 385 879 died. The primary analyses are of these deaths, and study, age, and sex adjusted hazard ratios (HRs), relative to BMI 22·5-&lt;25·0 kg/m(2). FINDINGS All-cause mortality was minimal at 20·0-25·0 kg/m(2) (HR 1·00, 95% CI 0·98-1·02 for BMI 20·0-&lt;22·5 kg/m(2); 1·00, 0·99-1·01 for BMI 22·5-&lt;25·0 kg/m(2)), and increased significantly both just below this range (1·13, 1·09-1·17 for BMI 18·5-&lt;20·0 kg/m(2); 1·51, 1·43-1·59 for BMI 15·0-&lt;18·5) and throughout the overweight range (1·07, 1·07-1·08 for BMI 25·0-&lt;27·5 kg/m(2); 1·20, 1·18-1·22 for BMI 27·5-&lt;30·0 kg/m(2)). The HR for obesity grade 1 (BMI 30·0-&lt;35·0 kg/m(2)) was 1·45, 95% CI 1·41-1·48; the HR for obesity grade 2 (35·0-&lt;40·0 kg/m(2)) was 1·94, 1·87-2·01; and the HR for obesity grade 3 (40·0-&lt;60·0 kg/m(2)) was 2·76, 2·60-2·92. For BMI over 25·0 kg/m(2), mortality increased approximately log-linearly with BMI; the HR per 5 kg/m(2) units higher BMI was 1·39 (1·34-1·43) in Europe, 1·29 (1·26-1·32) in North America, 1·39 (1·34-1·44) in east Asia, and 1·31 (1·27-1·35) in Australia and New Zealand. This HR per 5 kg/m(2) units higher BMI (for BMI over 25 kg/m(2)) was greater in younger than older people (1·52, 95% CI 1·47-1·56, for BMI measured at 35-49 years vs 1·21, 1·17-1·25, for BMI measured at 70-89 years; pheterogeneity&lt;0·0001), greater in men than women (1·51, 1·46-1·56, vs 1·30, 1·26-1·33; pheterogeneity&lt;0·0001), but similar in studies with self-reported and measured BMI. INTERPRETATION The associations of both overweight and obesity with higher all-cause mortality were broadly consistent in four continents. This finding supports strategies to combat the entire spectrum of excess adiposity in many populations. FUNDING UK Medical Research Council, British Heart Foundation, National Institute for Health Research, US National Institu…","author":[{"dropping-particle":"Di","family":"Global BMI Mortality Collaboration","given":"Emanuele","non-dropping-particle":"","parse-names":false,"suffix":""},{"dropping-particle":"","family":"Angelantonio","given":"Emanuele","non-dropping-particle":"Di","parse-names":false,"suffix":""},{"dropping-particle":"","family":"Bhupathiraju","given":"Shilpa","non-dropping-particle":"","parse-names":false,"suffix":""},{"dropping-particle":"","family":"Wormser","given":"David","non-dropping-particle":"","parse-names":false,"suffix":""},{"dropping-particle":"","family":"Gao","given":"Pei","non-dropping-particle":"","parse-names":false,"suffix":""},{"dropping-particle":"","family":"Kaptoge","given":"Stephen","non-dropping-particle":"","parse-names":false,"suffix":""},{"dropping-particle":"","family":"Berrington de Gonzalez","given":"Amy","non-dropping-particle":"","parse-names":false,"suffix":""},{"dropping-particle":"","family":"Cairns","given":"Benjamin","non-dropping-particle":"","parse-names":false,"suffix":""},{"dropping-particle":"","family":"Huxley","given":"Rachel","non-dropping-particle":"","parse-names":false,"suffix":""},{"dropping-particle":"","family":"Jackson","given":"Chandra","non-dropping-particle":"","parse-names":false,"suffix":""},{"dropping-particle":"","family":"Joshy","given":"Grace","non-dropping-particle":"","parse-names":false,"suffix":""},{"dropping-particle":"","family":"Lewington","given":"Sarah","non-dropping-particle":"","parse-names":false,"suffix":""},{"dropping-particle":"","family":"Manson","given":"JoAnn","non-dropping-particle":"","parse-names":false,"suffix":""},{"dropping-particle":"","family":"Murphy","given":"Neil","non-dropping-particle":"","parse-names":false,"suffix":""},{"dropping-particle":"","family":"Patel","given":"Alpa","non-dropping-particle":"","parse-names":false,"suffix":""},{"dropping-particle":"","family":"Samet","given":"Jonathan","non-dropping-particle":"","parse-names":false,"suffix":""},{"dropping-particle":"","family":"Woodward","given":"Mark","non-dropping-particle":"","parse-names":false,"suffix":""},{"dropping-particle":"","family":"Zheng","given":"Wei","non-dropping-particle":"","parse-names":false,"suffix":""},{"dropping-particle":"","family":"Zhou","given":"Maigen","non-dropping-particle":"","parse-names":false,"suffix":""},{"dropping-particle":"","family":"Bansal","given":"Narinder","non-dropping-particle":"","parse-names":false,"suffix":""},{"dropping-particle":"","family":"Barricarte","given":"Aurelio","non-dropping-particle":"","parse-names":false,"suffix":""},{"dropping-particle":"","family":"Carter","given":"Brian","non-dropping-particle":"","parse-names":false,"suffix":""},{"dropping-particle":"","family":"Cerhan","given":"James","non-dropping-particle":"","parse-names":false,"suffix":""},{"dropping-particle":"","family":"Smith","given":"George","non-dropping-particle":"","parse-names":false,"suffix":""},{"dropping-particle":"","family":"Fang","given":"Xianghua","non-dropping-particle":"","parse-names":false,"suffix":""},{"dropping-particle":"","family":"Franco","given":"Oscar","non-dropping-particle":"","parse-names":false,"suffix":""},{"dropping-particle":"","family":"Green","given":"Jane","non-dropping-particle":"","parse-names":false,"suffix":""},{"dropping-particle":"","family":"Halsey","given":"Jim","non-dropping-particle":"","parse-names":false,"suffix":""},{"dropping-particle":"","family":"Hildebrand","given":"Janet","non-dropping-particle":"","parse-names":false,"suffix":""},{"dropping-particle":"","family":"Jung","given":"Keum","non-dropping-particle":"","parse-names":false,"suffix":""},{"dropping-particle":"","family":"Korda","given":"Rosemary","non-dropping-particle":"","parse-names":false,"suffix":""},{"dropping-particle":"","family":"McLerran","given":"Dale","non-dropping-particle":"","parse-names":false,"suffix":""},{"dropping-particle":"","family":"Moore","given":"Steven","non-dropping-particle":"","parse-names":false,"suffix":""},{"dropping-particle":"","family":"O'Keeffe","given":"Linda","non-dropping-particle":"","parse-names":false,"suffix":""},{"dropping-particle":"","family":"Paige","given":"Ellie","non-dropping-particle":"","parse-names":false,"suffix":""},{"dropping-particle":"","family":"Ramond","given":"Anna","non-dropping-particle":"","parse-names":false,"suffix":""},{"dropping-particle":"","family":"Reeves","given":"Gillian","non-dropping-particle":"","parse-names":false,"suffix":""},{"dropping-particle":"","family":"Rolland","given":"Betsy","non-dropping-particle":"","parse-names":false,"suffix":""},{"dropping-particle":"","family":"Sacerdote","given":"Carlotta","non-dropping-particle":"","parse-names":false,"suffix":""},{"dropping-particle":"","family":"Sattar","given":"Naveed","non-dropping-particle":"","parse-names":false,"suffix":""},{"dropping-particle":"","family":"Sofianopoulou","given":"Eleni","non-dropping-particle":"","parse-names":false,"suffix":""},{"dropping-particle":"","family":"Stevens","given":"June","non-dropping-particle":"","parse-names":false,"suffix":""},{"dropping-particle":"","family":"Thun","given":"Michael","non-dropping-particle":"","parse-names":false,"suffix":""},{"dropping-particle":"","family":"Ueshima","given":"Hirotsugu","non-dropping-particle":"","parse-names":false,"suffix":""},{"dropping-particle":"","family":"Yang","given":"Ling","non-dropping-particle":"","parse-names":false,"suffix":""},{"dropping-particle":"","family":"Yun","given":"Young","non-dropping-particle":"","parse-names":false,"suffix":""},{"dropping-particle":"","family":"Willeit","given":"Peter","non-dropping-particle":"","parse-names":false,"suffix":""},{"dropping-particle":"","family":"Banks","given":"Emily","non-dropping-particle":"","parse-names":false,"suffix":""},{"dropping-particle":"","family":"Beral","given":"Valerie","non-dropping-particle":"","parse-names":false,"suffix":""},{"dropping-particle":"","family":"Chen","given":"Zhengming","non-dropping-particle":"","parse-names":false,"suffix":""},{"dropping-particle":"","family":"Gapstur","given":"Susan","non-dropping-particle":"","parse-names":false,"suffix":""},{"dropping-particle":"","family":"Gunter","given":"Marc","non-dropping-particle":"","parse-names":false,"suffix":""},{"dropping-particle":"","family":"Hartge","given":"Patricia","non-dropping-particle":"","parse-names":false,"suffix":""},{"dropping-particle":"","family":"Jee","given":"Sun","non-dropping-particle":"","parse-names":false,"suffix":""},{"dropping-particle":"","family":"Lam","given":"Tai-Hing","non-dropping-particle":"","parse-names":false,"suffix":""},{"dropping-particle":"","family":"Peto","given":"Richard","non-dropping-particle":"","parse-names":false,"suffix":""},{"dropping-particle":"","family":"Potter","given":"John","non-dropping-particle":"","parse-names":false,"suffix":""},{"dropping-particle":"","family":"Willett","given":"Walter","non-dropping-particle":"","parse-names":false,"suffix":""},{"dropping-particle":"","family":"Thompson","given":"Simon","non-dropping-particle":"","parse-names":false,"suffix":""},{"dropping-particle":"","family":"Danesh","given":"John","non-dropping-particle":"","parse-names":false,"suffix":""},{"dropping-particle":"","family":"Hu","given":"Frank","non-dropping-particle":"","parse-names":false,"suffix":""}],"container-title":"Lancet (London, England)","id":"ITEM-8","issue":"10046","issued":{"date-parts":[["2016","8","20"]]},"page":"776-86","publisher":"Elsevier","title":"Body-mass index and all-cause mortality: individual-participant-data meta-analysis of 239 prospective studies in four continents.","type":"article-journal","volume":"388"}},{"id":"9sbIefnX/gMMoxfnr","uris":["http://www.mendeley.com/documents/?uuid=204e055f-8c84-4a31-b381-f59716ae86d5",["http://www.mendeley.com/documents/?uuid=204e055f-8c84-4a31-b381-f59716ae86d5"]],"itemData":{"DOI":"10.1016/S0140-6736(09)60318-4","ISSN":"1474-547X","abstract":"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 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 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 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rvival is…","author":[{"dropping-particle":"","family":"Collaboration","given":"Prospective Studies","non-dropping-particle":"","parse-names":false,"suffix":""},{"dropping-particle":"","family":"Whitlock","given":"Gary","non-dropping-particle":"","parse-names":false,"suffix":""},{"dropping-particle":"","family":"Lewington","given":"Sarah","non-dropping-particle":"","parse-names":false,"suffix":""},{"dropping-particle":"","family":"Sherliker","given":"Paul","non-dropping-particle":"","parse-names":false,"suffix":""},{"dropping-particle":"","family":"Clarke","given":"Robert","non-dropping-particle":"","parse-names":false,"suffix":""},{"dropping-particle":"","family":"Emberson","given":"Jonathan","non-dropping-particle":"","parse-names":false,"suffix":""},{"dropping-particle":"","family":"Halsey","given":"Jim","non-dropping-particle":"","parse-names":false,"suffix":""},{"dropping-particle":"","family":"Qizilbash","given":"Nawab","non-dropping-particle":"","parse-names":false,"suffix":""},{"dropping-particle":"","family":"Collins","given":"Rory","non-dropping-particle":"","parse-names":false,"suffix":""},{"dropping-particle":"","family":"Peto","given":"Richard","non-dropping-particle":"","parse-names":false,"suffix":""}],"container-title":"Lancet","id":"ITEM-9","issue":"9669","issued":{"date-parts":[["2009"]]},"language":"eng","page":"1083-1096","title":"Body-mass index and cause-specific mortality in 900 000 adults: collaborative analyses of 57 prospective studies","type":"article-journal","volume":"373"}},{"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0","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id":"9sbIefnX/RC7XCMN6","uris":["http://www.mendeley.com/documents/?uuid=9e3a5980-0020-3846-9560-695efb8894c2",["http://www.mendeley.com/documents/?uuid=9e3a5980-0020-3846-9560-695efb8894c2"]],"itemData":{"author":[{"dropping-particle":"","family":"Schwingshackl","given":"L","non-dropping-particle":"","parse-names":false,"suffix":""},{"dropping-particle":"","family":"Hoffmann","given":"G","non-dropping-particle":"","parse-names":false,"suffix":""},{"dropping-particle":"","family":"…","given":"K Iqbal - … American journal of","non-dropping-particle":"","parse-names":false,"suffix":""},{"dropping-particle":"","family":"2018","given":"Undefined","non-dropping-particle":"","parse-names":false,"suffix":""}],"container-title":"American Journal of Clinical Nutrition","id":"ITEM-11","issue":"3","issued":{"date-parts":[["2018"]]},"page":"576-586","title":"Food groups and intermediate disease markers: a systematic review and network meta-analysis of randomized trials","type":"article-journal","volume":"108"}}],"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0–13,15,23–28</w:t>
      </w:r>
      <w:r>
        <w:rPr>
          <w:rFonts w:ascii="Arial" w:hAnsi="Arial" w:cs="Arial"/>
        </w:rPr>
        <w:fldChar w:fldCharType="end"/>
      </w:r>
      <w:r>
        <w:rPr>
          <w:rFonts w:ascii="Arial" w:hAnsi="Arial" w:cs="Arial"/>
        </w:rPr>
        <w:t xml:space="preserve"> However, residual confounding with unaccounted risk factors cannot be ruled out in epidemiological studies. Additional aspects rarely considered in meta-analyses are the importance of substitution between food groups that are associated with risks, and the time lag between dietary exposure and disease. </w:t>
      </w:r>
    </w:p>
    <w:p w14:paraId="50959E59" w14:textId="77777777" w:rsidR="008606F8" w:rsidRDefault="008606F8" w:rsidP="008606F8">
      <w:pPr>
        <w:pStyle w:val="NoSpacing"/>
        <w:spacing w:line="276" w:lineRule="auto"/>
        <w:rPr>
          <w:rFonts w:ascii="Arial" w:hAnsi="Arial" w:cs="Arial"/>
        </w:rPr>
      </w:pPr>
    </w:p>
    <w:p w14:paraId="16E8981F" w14:textId="72B9B123" w:rsidR="008606F8" w:rsidRDefault="008606F8" w:rsidP="008606F8">
      <w:pPr>
        <w:pStyle w:val="NoSpacing"/>
        <w:spacing w:line="276" w:lineRule="auto"/>
        <w:rPr>
          <w:rFonts w:ascii="Arial" w:hAnsi="Arial" w:cs="Arial"/>
        </w:rPr>
      </w:pPr>
      <w:r>
        <w:rPr>
          <w:rFonts w:ascii="Arial" w:hAnsi="Arial" w:cs="Arial"/>
        </w:rPr>
        <w:t>To address potential confounding, we omitted risk-disease associations that became non-significant in fully adjusted models, in particular those related milk intake,</w:t>
      </w:r>
      <w:bookmarkStart w:id="3" w:name="_Hlk39677688"/>
      <w:r>
        <w:fldChar w:fldCharType="begin" w:fldLock="1"/>
      </w:r>
      <w:r w:rsidR="00FB6500">
        <w:rPr>
          <w:rFonts w:ascii="Arial" w:hAnsi="Arial" w:cs="Arial"/>
        </w:rPr>
        <w:instrText xml:space="preserve"> ADDIN ZOTERO_ITEM CSL_CITATION {"citationID":"1Z9HqTDv","properties":{"formattedCitation":"\\super 19,20\\nosupersub{}","plainCitation":"19,20","noteIndex":0},"citationItems":[{"id":"9sbIefnX/J1yt8ssN","uris":["http://www.mendeley.com/documents/?uuid=9fe7dc7d-e844-45c3-ae42-99e714cfb35f",["http://www.mendeley.com/documents/?uuid=9fe7dc7d-e844-45c3-ae42-99e714cfb35f"]],"itemData":{"DOI":"10.3945/ajcn.113.059030","ISSN":"1938-3207","abstract":"BACKGROUND: The association between intake of dairy products and the risk of type 2 diabetes has been investigated in several studies, but the evidence is not conclusive. OBJECTIVE: We conducted an updated systematic review and dose-response meta-analysis of dairy product intake and the risk of type 2 diabetes. DESIGN: We searched the PubMed database for prospective cohort and nested case-control studies of dairy product intake and risk of type 2 diabetes up to 5 June 2013. Summary RRs were estimated by use of a random-effects model. RESULTS: Seventeen cohort studies were included in the meta-analysis. In the dose-response analysis, the summary RRs (95% CIs) were 0.93 (0.87, 0.99; I(2) = 33%) per 400 g total dairy products/d (n = 12), 0.98 (0.94, 1.03; I(2) = 8%) per 200 g high-fat dairy products/d (n = 9), 0.91 (0.86, 0.96; I(2) = 40%) per 200 g low-fat dairy products/d (n = 9), 0.87 (0.72, 1.04; I(2) = 94%) per 200 g milk/d (n = 7), 0.92 (0.86, 0.99; I(2) = 0%) per 50 g cheese/d (n = 8), and 0.78 (0.60, 1.02; I(2) = 70%) per 200 g yogurt/d (n = 7). Nonlinear inverse associations were observed for total dairy products (P-nonlinearity &lt; 0.0001), low-fat dairy products (P-nonlinearity = 0.06), cheese (P-nonlinearity = 0.05), and yogurt (P-nonlinearity = 0.004), and there was a flattening of the curve at higher intakes. CONCLUSIONS: This meta-analysis suggests that there is a significant inverse association between intakes of dairy products, low-fat dairy products, and cheese and risk of type 2 diabetes. Any additional studies should assess the association between other specific types of dairy products and the risk of type 2 diabetes and adjust for more confounding factors.","author":[{"dropping-particle":"","family":"Aune","given":"Dagfinn","non-dropping-particle":"","parse-names":false,"suffix":""},{"dropping-particle":"","family":"Norat","given":"Teresa","non-dropping-particle":"","parse-names":false,"suffix":""},{"dropping-particle":"","family":"Romundstad","given":"Pål","non-dropping-particle":"","parse-names":false,"suffix":""},{"dropping-particle":"","family":"Vatten","given":"Lars J","non-dropping-particle":"","parse-names":false,"suffix":""}],"container-title":"The American Journal of Clinical Nutrition","id":"ITEM-1","issue":"4","issued":{"date-parts":[["2013"]]},"language":"eng","page":"1066-1083","title":"Dairy products and the risk of type 2 diabetes: a systematic review and dose-response meta-analysis of cohort studies","type":"article-journal","volume":"98"}},{"id":"9sbIefnX/eQW7iyCZ","uris":["http://www.mendeley.com/documents/?uuid=fb024c77-b211-4630-8d93-8319706ac166",["http://www.mendeley.com/documents/?uuid=fb024c77-b211-4630-8d93-8319706ac166"]],"itemData":{"DOI":"10.1093/annonc/mdr269","ISSN":"1569-8041","abstract":"BACKGROUND: Previous studies of the association between intake of dairy products and colorectal cancer risk have indicated an inverse association with milk, however, the evidence for cheese or other dairy products is inconsistent. METHODS: We conducted a systematic review and meta-analysis to clarify the shape of the dose-response relationship between dairy products and colorectal cancer risk. We searched the PubMed database for prospective studies published up to May 2010. Summary relative risks (RRs) were estimated using a random effects model. RESULTS: Nineteen cohort studies were included. The summary RR was 0.83 (95% CI [confidence interval]: 0.78-0.88, I2=25%) per 400 g/day of total dairy products, 0.91 (95% CI: 0.85-0.94, I2=0%) per 200 g/day of milk intake and 0.96 (95% CI: 0.83-1.12, I2=28%) per 50 g/day of cheese. Inverse associations were observed in both men and women but were restricted to colon cancer. There was evidence of a nonlinear association between milk and total dairy products and colorectal cancer risk, P&lt;0.001, and the inverse associations appeared to be the strongest at the higher range of intake. CONCLUSION: This meta-analysis shows that milk and total dairy products, but not cheese or other dairy products, are associated with a reduction in colorectal cancer risk.","author":[{"dropping-particle":"","family":"Aune","given":"D","non-dropping-particle":"","parse-names":false,"suffix":""},{"dropping-particle":"","family":"Lau","given":"R","non-dropping-particle":"","parse-names":false,"suffix":""},{"dropping-particle":"","family":"Chan","given":"D S M","non-dropping-particle":"","parse-names":false,"suffix":""},{"dropping-particle":"","family":"Vieira","given":"R","non-dropping-particle":"","parse-names":false,"suffix":""},{"dropping-particle":"","family":"Greenwood","given":"D C","non-dropping-particle":"","parse-names":false,"suffix":""},{"dropping-particle":"","family":"Kampman","given":"E","non-dropping-particle":"","parse-names":false,"suffix":""},{"dropping-particle":"","family":"Norat","given":"T","non-dropping-particle":"","parse-names":false,"suffix":""}],"container-title":"Annals of Oncology: Official Journal of the European Society for Medical Oncology","id":"ITEM-2","issue":"1","issued":{"date-parts":[["2012"]]},"language":"eng","page":"37-45","title":"Dairy products and colorectal cancer risk: a systematic review and meta-analysis of cohort studies","type":"article-journal","volume":"23"}}],"schema":"https://github.com/citation-style-language/schema/raw/master/csl-citation.json"} </w:instrText>
      </w:r>
      <w:r>
        <w:fldChar w:fldCharType="separate"/>
      </w:r>
      <w:r w:rsidR="00FB6500" w:rsidRPr="00FB6500">
        <w:rPr>
          <w:rFonts w:ascii="Arial" w:hAnsi="Arial" w:cs="Arial"/>
          <w:vertAlign w:val="superscript"/>
        </w:rPr>
        <w:t>19,20</w:t>
      </w:r>
      <w:r>
        <w:fldChar w:fldCharType="end"/>
      </w:r>
      <w:bookmarkEnd w:id="3"/>
      <w:r>
        <w:rPr>
          <w:rFonts w:ascii="Arial" w:hAnsi="Arial" w:cs="Arial"/>
        </w:rPr>
        <w:t xml:space="preserve"> and to fish intake.</w:t>
      </w:r>
      <w:r>
        <w:rPr>
          <w:rFonts w:ascii="Arial" w:hAnsi="Arial" w:cs="Arial"/>
        </w:rPr>
        <w:fldChar w:fldCharType="begin" w:fldLock="1"/>
      </w:r>
      <w:r w:rsidR="00FB6500">
        <w:rPr>
          <w:rFonts w:ascii="Arial" w:hAnsi="Arial" w:cs="Arial"/>
        </w:rPr>
        <w:instrText xml:space="preserve"> ADDIN ZOTERO_ITEM CSL_CITATION {"citationID":"dJ4YIscn","properties":{"formattedCitation":"\\super 21,29\\uc0\\u8211{}32\\nosupersub{}","plainCitation":"21,29–32","noteIndex":0},"citationItems":[{"id":1939,"uris":["http://zotero.org/users/14122/items/HG6CAK9V",["http://zotero.org/users/14122/items/HG6CAK9V"]],"itemData":{"id":1939,"type":"article-journal","abstract":"Cohort studies report inconsistent associations between fish consumption, a major source of long-chain ω-3 fatty acids, and risk of cardiovascular disease (CVD) and mortality. Whether the associations vary between those with and those without vascular disease is unknown.To examine whether the associations of fish consumption with risk of CVD or of mortality differ between individuals with and individuals without vascular disease.This pooled analysis of individual participant data involved 191 558 individuals from 4 cohort studies—147 645 individuals (139 827 without CVD and 7818 with CVD) from 21 countries in the Prospective Urban Rural Epidemiology (PURE) study and 43 413 patients with vascular disease in 3 prospective studies from 40 countries. Adjusted hazard ratios (HRs) were calculated by multilevel Cox regression separately within each study and then pooled using random-effects meta-analysis. This analysis was conducted from January to June 2020.Fish consumption was recorded using validated food frequency questionnaires. In 1 of the cohorts with vascular disease, a separate qualitative food frequency questionnaire was used to assess intake of individual types of fish.Mortality and major CVD events (including myocardial infarction, stroke, congestive heart failure, or sudden death).Overall, 191 558 participants with a mean (SD) age of 54.1 (8.0) years (91 666 [47.9%] male) were included in the present analysis. During 9.1 years of follow-up in PURE, compared with little or no fish intake (≤50 g/mo), an intake of 350 g/wk or more was not associated with risk of major CVD (HR, 0.95; 95% CI, 0.86-1.04) or total mortality (HR, 0.96; 0.88-1.05). By contrast, in the 3 cohorts of patients with vascular disease, the HR for risk of major CVD (HR, 0.84; 95% CI, 0.73-0.96) and total mortality (HR, 0.82; 95% CI, 0.74-0.91) was lowest with intakes of at least 175 g/wk (or approximately 2 servings/wk) compared with 50 g/mo or lower, with no further apparent decrease in HR with consumption of 350 g/wk or higher. Fish with higher amounts of ω-3 fatty acids were strongly associated with a lower risk of CVD (HR, 0.94; 95% CI, 0.92-0.97 per 5-g increment of intake), whereas other fish were neutral (collected in 1 cohort of patients with vascular disease). The association between fish intake and each outcome varied by CVD status, with a lower risk found among patients with vascular disease but not in general populations (for major CVD, I2 = 82.6 [P = .02]; for death, I2 = 90.8 [P = .001]).Findings of this pooled analysis of 4 cohort studies indicated that a minimal fish intake of 175 g (approximately 2 servings) weekly is associated with lower risk of major CVD and mortality among patients with prior CVD but not in general populations. The consumption of fish (especially oily fish) should be evaluated in randomized trials of clinical outcomes among people with vascular disease.","container-title":"JAMA Internal Medicine","DOI":"10.1001/jamainternmed.2021.0036","ISSN":"2168-6106","journalAbbreviation":"JAMA Internal Medicine","source":"Silverchair","title":"Associations of Fish Consumption With Risk of Cardiovascular Disease and Mortality Among Individuals With or Without Vascular Disease From 58 Countries","URL":"https://doi.org/10.1001/jamainternmed.2021.0036","author":[{"family":"Mohan","given":"Deepa"},{"family":"Mente","given":"Andrew"},{"family":"Dehghan","given":"Mahshid"},{"family":"Rangarajan","given":"Sumathy"},{"family":"O’Donnell","given":"Martin"},{"family":"Hu","given":"Weihong"},{"family":"Dagenais","given":"Gilles"},{"family":"Wielgosz","given":"Andreas"},{"family":"Lear","given":"Scott"},{"family":"Wei","given":"Li"},{"family":"Diaz","given":"Rafael"},{"family":"Avezum","given":"Alvaro"},{"family":"Lopez-Jaramillo","given":"Patricio"},{"family":"Lanas","given":"Fernando"},{"family":"Swaminathan","given":"Sumathi"},{"family":"Kaur","given":"Manmeet"},{"family":"Vijayakumar","given":"K."},{"family":"Mohan","given":"Viswanathan"},{"family":"Gupta","given":"Rajeev"},{"family":"Szuba","given":"Andrzej"},{"family":"Iqbal","given":"Romaina"},{"family":"Yusuf","given":"Rita"},{"family":"Mohammadifard","given":"Noushin"},{"family":"Khatib","given":"Rasha"},{"family":"Yusoff","given":"Khalid"},{"family":"Gulec","given":"Sadi"},{"family":"Rosengren","given":"Annika"},{"family":"Yusufali","given":"Afzalhussein"},{"family":"Wentzel-Viljoen","given":"Edelweiss"},{"family":"Chifamba","given":"Jephat"},{"family":"Dans","given":"Antonio"},{"family":"Alhabib","given":"Khalid F."},{"family":"Yeates","given":"Karen"},{"family":"Teo","given":"Koon"},{"family":"Gerstein","given":"Hertzel C."},{"family":"Yusuf","given":"Salim"},{"family":"PURE","given":"ONTARGET","suffix":"TRANSCEND, and ORIGIN investigators"}],"accessed":{"date-parts":[["2021",3,19]]},"issued":{"date-parts":[["2021",3,8]]}}},{"id":"9sbIefnX/5TlyqdZs","uris":["http://www.mendeley.com/documents/?uuid=efa7c1c5-8166-4264-ba14-43bcc81d9de0",["http://www.mendeley.com/documents/?uuid=efa7c1c5-8166-4264-ba14-43bcc81d9de0"]],"itemData":{"DOI":"10.1038/ejcn.2012.133","ISSN":"1476-5640","abstract":"BACKGROUND/OBJECTIVES: To provide a reliable assessment of the hypothesized association of fish consumption with stroke risk accumulatively, an updated meta-analysis of published prospective cohort studies was conducted. SUBJECTS/METHODS: Prospective cohort studies through April 2012 in peer-reviewed journals indexed in MEDLINE and EMBASE were selected. Additional information was retrieved through Google or a search of the reference list in relevant articles. The main outcome measure was the weighted hazards ratio (HR) and corresponding 95% confidence interval (CI) for incident stroke according to fish consumption using a random-effects model. RESULTS: A database was derived from 16 eligible studies (19 cohorts), including 402,127 individuals (10,568 incident cases) with an average 12.8 years of follow-up. Compared with those who never consumed fish or ate fish &lt;1/month, the pooled adjusted HRs of total stroke risk were 0.97 (95% CI, 0.87-1.08), 0.86 (0.80-0.93), 0.91 (0.85-0.98) and 0.87 (0.79-0.96) for those who consumed fish 1-3/month, 1/week, 2-4/week and ~5/week, respectively (P(linear trend) = 0.09; P(nonlinear trend) = 0.02). Study location was a modifier. An inverse association between fish intake and stroke incidence was only found by studies conducted in North America. The modest inverse associations were more pronounced with ischemic stroke and were attenuated with hemorrhagic stroke. CONCLUSIONS: Accumulated evidence generated from this meta-analysis suggests that fish intake may have a protective effect against the risk of stroke, particularly ischemic stroke.","author":[{"dropping-particle":"","family":"Xun","given":"P","non-dropping-particle":"","parse-names":false,"suffix":""},{"dropping-particle":"","family":"Qin","given":"B","non-dropping-particle":"","parse-names":false,"suffix":""},{"dropping-particle":"","family":"Song","given":"Y","non-dropping-particle":"","parse-names":false,"suffix":""},{"dropping-particle":"","family":"Nakamura","given":"Y","non-dropping-particle":"","parse-names":false,"suffix":""},{"dropping-particle":"","family":"Kurth","given":"T","non-dropping-particle":"","parse-names":false,"suffix":""},{"dropping-particle":"","family":"Yaemsiri","given":"S","non-dropping-particle":"","parse-names":false,"suffix":""},{"dropping-particle":"","family":"Djousse","given":"L","non-dropping-particle":"","parse-names":false,"suffix":""},{"dropping-particle":"","family":"He","given":"K","non-dropping-particle":"","parse-names":false,"suffix":""}],"container-title":"European Journal of Clinical Nutrition","id":"ITEM-1","issue":"11","issued":{"date-parts":[["2012"]]},"language":"eng","page":"1199-1207","title":"Fish consumption and risk of stroke and its subtypes: accumulative evidence from a meta-analysis of prospective cohort studies","type":"article-journal","volume":"66"}},{"id":"9sbIefnX/G83ccSTF","uris":["http://www.mendeley.com/documents/?uuid=6eeb6f47-b4e4-4b21-94f5-40cfd439fed7",["http://www.mendeley.com/documents/?uuid=6eeb6f47-b4e4-4b21-94f5-40cfd439fed7"]],"itemData":{"DOI":"10.1038/ejcn.2015.72","ISSN":"1476-5640","abstract":"BACKGROUND/OBJECTIVES: Although fish consumption may have an influence on specific mortality of major chronic diseases, the relationship between fish consumption and all-cause mortality remains inconsistent. SUBJECTS/METHODS: We performed a systematic search of publications using PubMed and Web of science up to 31 December 2014. Summary relative risk (RR) for the highest versus lowest category of fish consumption on risk of all-cause mortality was calculated by using a random effects model. Potential nonlinear relation was tested by modeling fish intake using restricted cubic splines with three knots at fixed percentiles of the distribution. RESULTS: Twelve prospective cohort studies with 672,389 participants and 57,641 deaths were included in this meta-analysis. Compared with the lowest category, the highest category of fish intake was associated with about a 6% significantly lower risk of all-cause mortality (RR=0.94, 95% confidence interval (CI): 0.90, 0.98; I(2)=39.1%, P=0.06). The dose-response analysis indicated a nonlinear relationship between fish consumption and all-cause mortality. Compared with never consumers, consumption of 60 g of fish per day was associated with a 12% reduction (RR=0.88, 95% CI: 0.83, 0.93) in risk of total death. CONCLUSIONS: These results imply that fish consumption was associated with a reduced risk of all-cause mortality.","author":[{"dropping-particle":"","family":"Zhao","given":"L.-G.","non-dropping-particle":"","parse-names":false,"suffix":""},{"dropping-particle":"","family":"Sun","given":"J.-W.","non-dropping-particle":"","parse-names":false,"suffix":""},{"dropping-particle":"","family":"Yang","given":"Y","non-dropping-particle":"","parse-names":false,"suffix":""},{"dropping-particle":"","family":"Ma","given":"X","non-dropping-particle":"","parse-names":false,"suffix":""},{"dropping-particle":"","family":"Wang","given":"Y.-Y.","non-dropping-particle":"","parse-names":false,"suffix":""},{"dropping-particle":"","family":"Xiang","given":"Y.-B.","non-dropping-particle":"","parse-names":false,"suffix":""}],"container-title":"European Journal of Clinical Nutrition","id":"ITEM-2","issue":"2","issued":{"date-parts":[["2016"]]},"language":"eng","page":"155-161","title":"Fish consumption and all-cause mortality: a meta-analysis of cohort studies","type":"article-journal","volume":"70"}},{"id":"9sbIefnX/IEcY4Jwz","uris":["http://www.mendeley.com/documents/?uuid=ae1fac79-ee6b-3d08-b801-0acef12d1ce6",["http://www.mendeley.com/documents/?uuid=ae1fac79-ee6b-3d08-b801-0acef12d1ce6"]],"itemData":{"DOI":"10.1017/S1368980017003834","ISSN":"14752727","abstract":"Objective There are some indications of regional differences in the association between fish consumption and clinical outcomes. We aimed to test the linear and potential non-linear dose-response relationships between fish consumption and risk of all-cause and cardiovascular (CVD) mortality, and possible confounding by region.Design Systematic review and dose-response meta-analysis.Setting Systematic search using PubMed and Scopus, from inception up to September 2016.Subjects Prospective observational studies reporting the estimates of all-cause and CVD mortality in relation to three or more categories of fish intake were included. Random-effects dose-response meta-analysis was conducted.Results Fourteen prospective cohort studies (ten publications) with 911 348 participants and 75 451 incident deaths were included. A 20 g/d increment in fish consumption was significantly and inversely associated with the risk of CVD mortality (relative risk=0·96; 95 % CI 0·94, 0·98; I 2=0 %, n 8) and marginally and inversely associated with the risk of all-cause mortality (relative risk=0·98; 95 % CI 0·97, 1·00; I 2=81·9 %, n 14). Subgroup analysis resulted in a significant association only in the subgroup of Asian studies, compared with Western studies, in both analyses. Analysis of Western studies suggested a nearly U-shaped association, with a nadir at fish consumption of ~20 g/d in analysis of both outcomes. Meanwhile, the associations appeared to be linear in Asian studies.Conclusions There was potential evidence of regional differences in the association between fish consumption and mortality. It may be helpful to examine the associations by considering types of fish consumed and methods of fish preparation.","author":[{"dropping-particle":"","family":"Jayedi","given":"Ahmad","non-dropping-particle":"","parse-names":false,"suffix":""},{"dropping-particle":"","family":"Shab-Bidar","given":"Sakineh","non-dropping-particle":"","parse-names":false,"suffix":""},{"dropping-particle":"","family":"Eimeri","given":"Saragol","non-dropping-particle":"","parse-names":false,"suffix":""},{"dropping-particle":"","family":"Djafarian","given":"Kurosh","non-dropping-particle":"","parse-names":false,"suffix":""}],"container-title":"Public Health Nutrition","id":"ITEM-3","issue":"7","issued":{"date-parts":[["2018","5","1"]]},"page":"1297-1306","publisher":"Cambridge University Press","title":"Fish consumption and risk of all-cause and cardiovascular mortality: A dose-response meta-analysis of prospective observational studies","type":"article","volume":"21"}},{"id":"9sbIefnX/FZi0Lh5P","uris":["http://www.mendeley.com/documents/?uuid=c09ec29a-0922-31b0-b029-411d8f3c8762",["http://www.mendeley.com/documents/?uuid=c09ec29a-0922-31b0-b029-411d8f3c8762"]],"itemData":{"DOI":"10.1161/CIRCULATIONAHA.118.035225","ISSN":"0009-7322","abstract":"Background: Findings among randomized controlled trials evaluating the effect of red meat on cardiovascular disease risk factors are inconsistent. We provide an updated meta-analysis of randomized controlled trials on red meat and cardiovascular risk factors and determine whether the relationship depends on the composition of the comparison diet, hypothesizing that plant sources would be relatively beneficial. Methods: We conducted a systematic PubMed search of randomized controlled trials published up until July 2017 comparing diets with red meat with diets that replaced red meat with a variety of foods. We stratified comparison diets into high-quality plant protein sources (legumes, soy, nuts); chicken/poultry/fish; fish only; poultry only; mixed animal protein sources (including dairy); carbohydrates (low-quality refined grains and simple sugars, such as white bread, pasta, rice, cookies/biscuits); or usual diet. We performed random-effects meta-analyses comparing differences in changes of blood lipids, apolipoproteins, and blood pressure for all studies combined and stratified by specific comparison diets. Results: Thirty-six studies totaling 1803 participants were included. There were no significant differences between red meat and all comparison diets combined for changes in blood concentrations of total, low-density lipoprotein, or high-density lipoprotein cholesterol, apolipoproteins A1 and B, or blood pressure. Relative to the comparison diets combined, red meat resulted in lesser decreases in triglycerides (weighted mean difference [WMD], 0.065 mmol/L; 95% CI, 0.000-0.129; P for heterogeneity &lt;0.01). When analyzed by specific comparison diets, relative to high-quality plant protein sources, red meat yielded lesser decreases in total cholesterol (WMD, 0.264 mmol/L; 95% CI, 0.144-0.383; P&lt;0.001) and low-density lipoprotein (WMD, 0.198 mmol/L; 95% CI, 0.065-0.330; P=0.003). In comparison with fish, red meat yielded greater decreases in low-density lipoprotein (WMD, -0.173 mmol/L; 95% CI, -0.260 to -0.086; P&lt;0.001) and high-density lipoprotein (WMD, -0.065 mmol/L; 95% CI, -0.109 to -0.020; P=0.004). In comparison with carbohydrates, red meat yielded greater decreases in triglycerides (WMD, -0.181 mmol/L; 95% CI, -0.349 to -0.013). Conclusions: Inconsistencies regarding the effects of red meat on cardiovascular disease risk factors are attributable, in part, to the composition of the comparison diet. Substituting red meat with high-quality plant pr…","author":[{"dropping-particle":"","family":"Guasch-Ferré","given":"Marta","non-dropping-particle":"","parse-names":false,"suffix":""},{"dropping-particle":"","family":"Satija","given":"Ambika","non-dropping-particle":"","parse-names":false,"suffix":""},{"dropping-particle":"","family":"Blondin","given":"Stacy A.","non-dropping-particle":"","parse-names":false,"suffix":""},{"dropping-particle":"","family":"Janiszewski","given":"Marie","non-dropping-particle":"","parse-names":false,"suffix":""},{"dropping-particle":"","family":"Emlen","given":"Ester","non-dropping-particle":"","parse-names":false,"suffix":""},{"dropping-particle":"","family":"O’Connor","given":"Lauren E.","non-dropping-particle":"","parse-names":false,"suffix":""},{"dropping-particle":"","family":"Campbell","given":"Wayne W.","non-dropping-particle":"","parse-names":false,"suffix":""},{"dropping-particle":"","family":"Hu","given":"Frank B.","non-dropping-particle":"","parse-names":false,"suffix":""},{"dropping-particle":"","family":"Willett","given":"Walter C.","non-dropping-particle":"","parse-names":false,"suffix":""},{"dropping-particle":"","family":"Stampfer","given":"Meir J.","non-dropping-particle":"","parse-names":false,"suffix":""}],"container-title":"Circulation","id":"ITEM-4","issue":"15","issued":{"date-parts":[["2019","4","9"]]},"page":"1828-1845","publisher":"Lippincott Williams and Wilkins","title":"Meta-Analysis of Randomized Controlled Trials of Red Meat Consumption in Comparison With Various Comparison Diets on Cardiovascular Risk Factors","type":"article-journal","volume":"139"}}],"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21,29–32</w:t>
      </w:r>
      <w:r>
        <w:rPr>
          <w:rFonts w:ascii="Arial" w:hAnsi="Arial" w:cs="Arial"/>
        </w:rPr>
        <w:fldChar w:fldCharType="end"/>
      </w:r>
      <w:r>
        <w:rPr>
          <w:rFonts w:ascii="Arial" w:hAnsi="Arial" w:cs="Arial"/>
        </w:rPr>
        <w:t xml:space="preserve"> The quality of evidence in meta-analyses that covered the same risk-disease associations as used here was graded with </w:t>
      </w:r>
      <w:proofErr w:type="spellStart"/>
      <w:r>
        <w:rPr>
          <w:rFonts w:ascii="Arial" w:hAnsi="Arial" w:cs="Arial"/>
        </w:rPr>
        <w:t>NutriGrade</w:t>
      </w:r>
      <w:proofErr w:type="spellEnd"/>
      <w:r>
        <w:rPr>
          <w:rFonts w:ascii="Arial" w:hAnsi="Arial" w:cs="Arial"/>
        </w:rPr>
        <w:t xml:space="preserve"> as moderate or high for all risk-disease pairs included in the analysis (SI Table 2).</w:t>
      </w:r>
      <w:bookmarkStart w:id="4" w:name="_Hlk39678214"/>
      <w:r>
        <w:fldChar w:fldCharType="begin" w:fldLock="1"/>
      </w:r>
      <w:r w:rsidR="00FB6500">
        <w:rPr>
          <w:rFonts w:ascii="Arial" w:hAnsi="Arial" w:cs="Arial"/>
        </w:rPr>
        <w:instrText xml:space="preserve"> ADDIN ZOTERO_ITEM CSL_CITATION {"citationID":"wbXfa9Ok","properties":{"formattedCitation":"\\super 10\\uc0\\u8211{}12\\nosupersub{}","plainCitation":"10–12","noteIndex":0},"citationItems":[{"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9sbIefnX/C577DQ4x","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9sbIefnX/ULNw9679","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fldChar w:fldCharType="separate"/>
      </w:r>
      <w:r w:rsidR="00FB6500" w:rsidRPr="00FB6500">
        <w:rPr>
          <w:rFonts w:ascii="Arial" w:hAnsi="Arial" w:cs="Arial"/>
          <w:vertAlign w:val="superscript"/>
        </w:rPr>
        <w:t>10–12</w:t>
      </w:r>
      <w:r>
        <w:fldChar w:fldCharType="end"/>
      </w:r>
      <w:bookmarkEnd w:id="4"/>
      <w:r>
        <w:rPr>
          <w:rFonts w:ascii="Arial" w:hAnsi="Arial" w:cs="Arial"/>
        </w:rPr>
        <w:t xml:space="preserve"> In addition, the </w:t>
      </w:r>
      <w:bookmarkStart w:id="5" w:name="_Hlk39678153"/>
      <w:r>
        <w:rPr>
          <w:rFonts w:ascii="Arial" w:hAnsi="Arial" w:cs="Arial"/>
        </w:rPr>
        <w:t xml:space="preserve">Nutrition and Chronic Diseases Expert Group </w:t>
      </w:r>
      <w:bookmarkEnd w:id="5"/>
      <w:r>
        <w:rPr>
          <w:rFonts w:ascii="Arial" w:hAnsi="Arial" w:cs="Arial"/>
        </w:rPr>
        <w:t>and the World Cancer Research Fund graded the evidence for a causal association of ten of the 12 risk-disease associations included in the analysis as probable or convincing,</w:t>
      </w:r>
      <w:bookmarkStart w:id="6" w:name="_Hlk39678190"/>
      <w:r>
        <w:fldChar w:fldCharType="begin" w:fldLock="1"/>
      </w:r>
      <w:r w:rsidR="00FB6500">
        <w:rPr>
          <w:rFonts w:ascii="Arial" w:hAnsi="Arial" w:cs="Arial"/>
        </w:rPr>
        <w:instrText xml:space="preserve"> ADDIN ZOTERO_ITEM CSL_CITATION {"citationID":"kzz1ZUq9","properties":{"formattedCitation":"\\super 15\\nosupersub{}","plainCitation":"15","noteIndex":0},"citationItems":[{"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fldChar w:fldCharType="separate"/>
      </w:r>
      <w:r w:rsidR="00FB6500" w:rsidRPr="00FB6500">
        <w:rPr>
          <w:rFonts w:ascii="Arial" w:hAnsi="Arial" w:cs="Arial"/>
          <w:vertAlign w:val="superscript"/>
        </w:rPr>
        <w:t>15</w:t>
      </w:r>
      <w:r>
        <w:fldChar w:fldCharType="end"/>
      </w:r>
      <w:bookmarkStart w:id="7" w:name="_Hlk39678200"/>
      <w:bookmarkEnd w:id="6"/>
      <w:r w:rsidRPr="004F636B">
        <w:rPr>
          <w:vertAlign w:val="superscript"/>
        </w:rPr>
        <w:t>,</w:t>
      </w:r>
      <w:r>
        <w:fldChar w:fldCharType="begin" w:fldLock="1"/>
      </w:r>
      <w:r w:rsidR="00FB6500">
        <w:rPr>
          <w:rFonts w:ascii="Arial" w:hAnsi="Arial" w:cs="Arial"/>
        </w:rPr>
        <w:instrText xml:space="preserve"> ADDIN ZOTERO_ITEM CSL_CITATION {"citationID":"73wJ74x8","properties":{"formattedCitation":"\\super 18\\nosupersub{}","plainCitation":"18","noteIndex":0},"citationItems":[{"id":"9sbIefnX/wfax6gQC","uris":["http://www.mendeley.com/documents/?uuid=f3f01bfb-0d50-32f1-a09f-ceec3af2993b",["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fldChar w:fldCharType="separate"/>
      </w:r>
      <w:r w:rsidR="00FB6500" w:rsidRPr="00FB6500">
        <w:rPr>
          <w:rFonts w:ascii="Arial" w:hAnsi="Arial" w:cs="Arial"/>
          <w:vertAlign w:val="superscript"/>
        </w:rPr>
        <w:t>18</w:t>
      </w:r>
      <w:r>
        <w:fldChar w:fldCharType="end"/>
      </w:r>
      <w:bookmarkEnd w:id="7"/>
      <w:r>
        <w:rPr>
          <w:rFonts w:ascii="Arial" w:hAnsi="Arial" w:cs="Arial"/>
        </w:rPr>
        <w:t xml:space="preserve"> The relative health ranking of leading risk factors found in our analysis was similar to existing rankings that relied on different relative-risk parameters and exposure data.</w:t>
      </w:r>
      <w:r>
        <w:rPr>
          <w:rFonts w:ascii="Arial" w:hAnsi="Arial" w:cs="Arial"/>
        </w:rPr>
        <w:fldChar w:fldCharType="begin" w:fldLock="1"/>
      </w:r>
      <w:r w:rsidR="00FB6500">
        <w:rPr>
          <w:rFonts w:ascii="Arial" w:hAnsi="Arial" w:cs="Arial"/>
        </w:rPr>
        <w:instrText xml:space="preserve"> ADDIN ZOTERO_ITEM CSL_CITATION {"citationID":"jDMySrLN","properties":{"formattedCitation":"\\super 16,33\\nosupersub{}","plainCitation":"16,33","noteIndex":0},"citationItems":[{"id":"9sbIefnX/eamTHe5k","uris":["http://www.mendeley.com/documents/?uuid=bbed8ccd-6455-3f52-ba2d-578d42b782dd",["http://www.mendeley.com/documents/?uuid=bbed8ccd-6455-3f52-ba2d-578d42b782dd"]],"itemData":{"DOI":"10.1007/s10654-019-00523-4","ISSN":"15737284","abstract":"Our aim was to estimate and rank 12 food groups according to disability-adjusted life years (DALYs) from coronary heart disease (CHD), stroke, type 2 diabetes (T2D), and colorectal cancer (CRC) in 16 European countries. De novo published non-linear dose–response meta-analyses of prospective studies (based on 297 primary reports), and food consumption data from the European Food Safety Authority Comprehensive European Food Consumption Database in Exposure Assessment, and DALY estimates from the Institute for Health Metrics and Evaluation were used. By implementing disease-specific counterfactual scenarios of theoretical minimum risk exposure level (TMRELs), the proportion of DALYs attributed to 12 food groups was estimated. In addition, a novel modelling approach was developed to obtain a single (optimized) TMREL across diseases. Four scenarios were analysed (A: disease-specific TMRELs/all food-disease associations; B: disease-specific TMRELs/only significant food-disease associations; C: single TMREL/all food-disease associations; D: single TMREL/only significant food-disease associations). Suboptimal food intake was associated with the following proportions of DALYs; Scenario A (highest-estimate) and D (lowest-estimate): CHD (A: 67%, D: 52%), stroke (A: 49%, D: 30%), T2D (A: 57%, D: 51%), and CRC (A: 54%, D: 40%). Whole grains (10%) had the highest impact on DALYs, followed by nuts (7.1%), processed meat (6.4%), fruit (4.4%) and fish and legumes (4.2%) when combining all scenarios. The contribution to total DALYs of all food groups combined in the different scenarios ranged from 41–52% in Austria to 51–69% in the Czech-Republic. These findings could have important implications for planning future food-based dietary guidelines as a public health nutrition strategy.","author":[{"dropping-particle":"","family":"Schwingshackl","given":"Lukas","non-dropping-particle":"","parse-names":false,"suffix":""},{"dropping-particle":"","family":"Knüppel","given":"Sven","non-dropping-particle":"","parse-names":false,"suffix":""},{"dropping-particle":"","family":"Michels","given":"Nathalie","non-dropping-particle":"","parse-names":false,"suffix":""},{"dropping-particle":"","family":"Schwedhelm","given":"Carolina","non-dropping-particle":"","parse-names":false,"suffix":""},{"dropping-particle":"","family":"Hoffmann","given":"Georg","non-dropping-particle":"","parse-names":false,"suffix":""},{"dropping-particle":"","family":"Iqbal","given":"Khalid","non-dropping-particle":"","parse-names":false,"suffix":""},{"dropping-particle":"","family":"Henauw","given":"Stefaan","non-dropping-particle":"De","parse-names":false,"suffix":""},{"dropping-particle":"","family":"Boeing","given":"Heiner","non-dropping-particle":"","parse-names":false,"suffix":""},{"dropping-particle":"","family":"Devleesschauwer","given":"Brecht","non-dropping-particle":"","parse-names":false,"suffix":""}],"container-title":"European Journal of Epidemiology","id":"ITEM-1","issue":"8","issued":{"date-parts":[["2019","8","15"]]},"page":"765-775","publisher":"Springer Netherlands","title":"Intake of 12 food groups and disability-adjusted life years from coronary heart disease, stroke, type 2 diabetes, and colorectal cancer in 16 European countries","type":"article-journal","volume":"34"}},{"id":"9sbIefnX/F0PD9PLG","uris":["http://www.mendeley.com/documents/?uuid=98ac7178-01f8-3792-9ea0-505159a3c054",["http://www.mendeley.com/documents/?uuid=98ac7178-01f8-3792-9ea0-505159a3c054"]],"itemData":{"DOI":"10.1016/S0140-6736(19)30041-8","ISSN":"1474-547X","PMID":"30954305","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GBD 2017 Diet Collaborators","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Lancet (London, England)","id":"ITEM-2","issue":"0","issued":{"date-parts":[["2019","4","3"]]},"publisher":"Elsevier","title":"Health effects of dietary risks in 195 countries, 1990-2017: a systematic analysis for the Global Burden of Disease Study 2017.","type":"article-journal","volume":"0"}}],"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6,33</w:t>
      </w:r>
      <w:r>
        <w:rPr>
          <w:rFonts w:ascii="Arial" w:hAnsi="Arial" w:cs="Arial"/>
        </w:rPr>
        <w:fldChar w:fldCharType="end"/>
      </w:r>
      <w:r>
        <w:rPr>
          <w:rFonts w:ascii="Arial" w:hAnsi="Arial" w:cs="Arial"/>
        </w:rPr>
        <w:t xml:space="preserve"> </w:t>
      </w:r>
    </w:p>
    <w:p w14:paraId="7420A44A" w14:textId="77777777" w:rsidR="008606F8" w:rsidRDefault="008606F8" w:rsidP="008606F8">
      <w:pPr>
        <w:pStyle w:val="NoSpacing"/>
        <w:spacing w:line="276" w:lineRule="auto"/>
        <w:rPr>
          <w:rFonts w:ascii="Arial" w:hAnsi="Arial" w:cs="Arial"/>
          <w:b/>
          <w:bCs/>
        </w:rPr>
      </w:pPr>
    </w:p>
    <w:p w14:paraId="234BB294" w14:textId="246CF2D3" w:rsidR="008606F8" w:rsidRDefault="008606F8" w:rsidP="008606F8">
      <w:pPr>
        <w:pStyle w:val="NoSpacing"/>
        <w:spacing w:line="276" w:lineRule="auto"/>
        <w:rPr>
          <w:rFonts w:ascii="Arial" w:hAnsi="Arial" w:cs="Arial"/>
        </w:rPr>
      </w:pPr>
      <w:r>
        <w:rPr>
          <w:rFonts w:ascii="Arial" w:hAnsi="Arial" w:cs="Arial"/>
        </w:rPr>
        <w:t>As exposure data, we used a proxy of food consumption that was derived from estimates of  food availability that were adjusted for the amount of food wasted at the point of consumption.</w:t>
      </w:r>
      <w:r>
        <w:rPr>
          <w:rFonts w:ascii="Arial" w:hAnsi="Arial" w:cs="Arial"/>
        </w:rPr>
        <w:fldChar w:fldCharType="begin" w:fldLock="1"/>
      </w:r>
      <w:r w:rsidR="00FB6500">
        <w:rPr>
          <w:rFonts w:ascii="Arial" w:hAnsi="Arial" w:cs="Arial"/>
        </w:rPr>
        <w:instrText xml:space="preserve"> ADDIN ZOTERO_ITEM CSL_CITATION {"citationID":"WfwFEdVS","properties":{"formattedCitation":"\\super 34,35\\nosupersub{}","plainCitation":"34,35","noteIndex":0},"citationItems":[{"id":"9sbIefnX/vAmyeIQf","uris":["http://www.mendeley.com/documents/?uuid=8515c647-c797-44c5-8040-8cb9e68e67ed",["http://www.mendeley.com/documents/?uuid=8515c647-c797-44c5-8040-8cb9e68e67ed"]],"itemData":{"author":[{"dropping-particle":"","family":"Gustavsson","given":"Jenny","non-dropping-particle":"","parse-names":false,"suffix":""},{"dropping-particle":"","family":"Cederberg","given":"Christel","non-dropping-particle":"","parse-names":false,"suffix":""},{"dropping-particle":"","family":"Sonesson","given":"Ulf","non-dropping-particle":"","parse-names":false,"suffix":""},{"dropping-particle":"","family":"Otterdijk","given":"Robert","non-dropping-particle":"Van","parse-names":false,"suffix":""},{"dropping-particle":"","family":"Meybeck","given":"Alexandre","non-dropping-particle":"","parse-names":false,"suffix":""}],"id":"ITEM-1","issued":{"date-parts":[["2011"]]},"publisher":"FAO Rome","title":"Global food losses and food waste: extent, causes and prevention","type":"report"}},{"id":"9sbIefnX/QOSI21El","uris":["http://www.mendeley.com/documents/?uuid=24b7eb40-6436-416a-856d-3c2a8173748d",["http://www.mendeley.com/documents/?uuid=24b7eb40-6436-416a-856d-3c2a8173748d"]],"itemData":{"author":[{"dropping-particle":"","family":"Food and Agriculture Organization of the United Nations","given":"","non-dropping-particle":"","parse-names":false,"suffix":""}],"id":"ITEM-2","issued":{"date-parts":[["2001"]]},"publisher-place":"Rome","title":"Food balance sheets: a handbook","type":"book"}}],"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34,35</w:t>
      </w:r>
      <w:r>
        <w:rPr>
          <w:rFonts w:ascii="Arial" w:hAnsi="Arial" w:cs="Arial"/>
        </w:rPr>
        <w:fldChar w:fldCharType="end"/>
      </w:r>
      <w:r w:rsidRPr="002E59A4">
        <w:rPr>
          <w:rFonts w:ascii="Arial" w:hAnsi="Arial" w:cs="Arial"/>
        </w:rPr>
        <w:t xml:space="preserve"> </w:t>
      </w:r>
      <w:r>
        <w:rPr>
          <w:rFonts w:ascii="Arial" w:hAnsi="Arial" w:cs="Arial"/>
        </w:rPr>
        <w:t>An alternative would have been to rely on a set of consumption estimates that has been based on a variety of data sources, including dietary surveys, household budget and expenditure surveys, and food availability data.</w:t>
      </w:r>
      <w:r>
        <w:rPr>
          <w:rFonts w:ascii="Arial" w:hAnsi="Arial" w:cs="Arial"/>
        </w:rPr>
        <w:fldChar w:fldCharType="begin" w:fldLock="1"/>
      </w:r>
      <w:r w:rsidR="00FB6500">
        <w:rPr>
          <w:rFonts w:ascii="Arial" w:hAnsi="Arial" w:cs="Arial"/>
        </w:rPr>
        <w:instrText xml:space="preserve"> ADDIN ZOTERO_ITEM CSL_CITATION {"citationID":"bzn9nShw","properties":{"formattedCitation":"\\super 36,37\\nosupersub{}","plainCitation":"36,37","noteIndex":0},"citationItems":[{"id":"9sbIefnX/B11rWVjh","uris":["http://www.mendeley.com/documents/?uuid=3b44abb7-c597-44fc-9b81-e7b5af1c640f",["http://www.mendeley.com/documents/?uuid=3b44abb7-c597-44fc-9b81-e7b5af1c640f"]],"itemData":{"DOI":"10.3945/ajcn.114.087403","ISSN":"0002-9165, 1938-3207","abstract":"Background: Accurate data on dietary habits are crucial for understanding impacts on disease and informing policy priorities. Nation-specific food balance sheets from the United Nations FAO provided the only available global dietary estimates but with uncertain validity. Objectives: We investigated how FAO estimates compared with nationally representative, individual-based dietary surveys from the Global Dietary Database (GDD) and developed calibration equations to improve the validity of FAO data to estimate dietary intakes. Design: FAO estimates were matched to GDD data for 113 countries across the following 9 major dietary metrics for 30 y of data (1980–2009): fruit, vegetables, beans and legumes, nuts and seeds, whole grains, red and processed meats, fish and seafood, milk, and total energy. Both absolute and percentage differences in FAO and GDD mean estimates were evaluated. Linear regression was used to evaluate whether FAO estimates predicted GDD dietary intakes and whether this prediction varied according to age, sex, region, and time. Calibration equations were developed to adjust FAO estimates to approximate national dietary surveys validated by using randomly split data sets. Results: For most food groups, FAO estimates substantially overestimated individual-based dietary intakes by 74.5% (vegetables) and 270% (whole grains) while underestimating beans and legumes (−50%) and nuts and seeds (−29%) (P &lt; 0.05 for each). In multivariate regressions, these overestimations and underestimations for each dietary factor further varied by age, sex, region, and time (P &lt; 0.001 for each). Split–data set calibration models, which accounted for country-level covariates and other sources of heterogeneity, effectively adjusted FAO estimates to approximate estimates from national survey data (r = 0.47–0.80) with small SEs of prediction (generally 1–5 g/d). Conclusions: For all food groups and total energy, FAO estimates substantially exceeded or underestimated individual-based national surveys of individual intakes with significant variation depending on age, sex, region, and time. Calibration models effectively adjusted the comprehensive, widely accessible FAO data to facilitate a more-accurate estimation of individual-level dietary intakes nationally and by age and sex.","author":[{"dropping-particle":"Del","family":"Gobbo","given":"Liana C","non-dropping-particle":"","parse-names":false,"suffix":""},{"dropping-particle":"","family":"Khatibzadeh","given":"Shahab","non-dropping-particle":"","parse-names":false,"suffix":""},{"dropping-particle":"","family":"Imamura","given":"Fumiaki","non-dropping-particle":"","parse-names":false,"suffix":""},{"dropping-particle":"","family":"Micha","given":"Renata","non-dropping-particle":"","parse-names":false,"suffix":""},{"dropping-particle":"","family":"Shi","given":"Peilin","non-dropping-particle":"","parse-names":false,"suffix":""},{"dropping-particle":"","family":"Smith","given":"Matthew","non-dropping-particle":"","parse-names":false,"suffix":""},{"dropping-particle":"","family":"Myers","given":"Samuel S","non-dropping-particle":"","parse-names":false,"suffix":""},{"dropping-particle":"","family":"Mozaffarian","given":"Dariush","non-dropping-particle":"","parse-names":false,"suffix":""}],"container-title":"The American Journal of Clinical Nutrition","id":"ITEM-1","issue":"5","issued":{"date-parts":[["2015","3","14"]]},"language":"en","page":"1038-1046","title":"Assessing global dietary habits: a comparison of national estimates from the FAO and the Global Dietary Database","type":"article-journal","volume":"101"}},{"id":"9sbIefnX/78xDNorz","uris":["http://www.mendeley.com/documents/?uuid=61ebf1f1-6bd9-4094-8e97-5d8ee6f0a4d5",["http://www.mendeley.com/documents/?uuid=61ebf1f1-6bd9-4094-8e97-5d8ee6f0a4d5"]],"itemData":{"DOI":"10.1136/bmjopen-2015-008705","ISSN":"2044-6055,","abstract":"Objective To quantify global intakes of key foods related to non-communicable diseases in adults by region (n=21), country (n=187), age and sex, in 1990 and 2010. Design We searched and obtained individual-level intake data in 16 age/sex groups worldwide from 266 surveys across 113 countries. We combined these data with food balance sheets available in all nations and years. A hierarchical Bayesian model estimated mean food intake and associated uncertainty for each age-sex-country-year stratum, accounting for differences in intakes versus availability, survey methods and representativeness, and sampling and modelling uncertainty. Setting/population Global adult population, by age, sex, country and time. Results In 2010, global fruit intake was 81.3 g/day (95% uncertainty interval 78.9–83.7), with country-specific intakes ranging from 19.2–325.1 g/day; in only 2 countries (representing 0.4% of the world's population), mean intakes met recommended targets of ≥300 g/day. Country-specific vegetable intake ranged from 34.6–493.1 g/day (global mean=208.8 g/day); corresponding values for nuts/seeds were 0.2–152.7 g/day (8.9 g/day); for whole grains, 1.3–334.3 g/day (38.4 g/day); for seafood, 6.0–87.6 g/day (27.9 g/day); for red meats, 3.0–124.2 g/day (41.8 g/day); and for processed meats, 2.5–66.1 g/day (13.7 g/day). Mean national intakes met recommended targets in countries representing 0.4% of the global population for vegetables (≥400 g/day); 9.6% for nuts/seeds (≥4 (28.35 g) servings/week); 7.6% for whole grains (≥2.5 (50 g) servings/day); 4.4% for seafood (≥3.5 (100 g) servings/week); 20.3% for red meats (≤1 (100 g) serving/week); and 38.5% for processed meats (≤1 (50 g) serving/week). Intakes of healthful foods were generally higher and of less healthful foods generally lower at older ages. Intakes were generally similar by sex. Vegetable, seafood and processed meat intakes were stable over time; fruits, nuts/seeds and red meat, increased; and whole grains, decreased. Conclusions These global dietary data by nation, age and sex identify key challenges and opportunities for optimising diets, informing policies and priorities for improving global health.","author":[{"dropping-particle":"","family":"Micha","given":"Renata","non-dropping-particle":"","parse-names":false,"suffix":""},{"dropping-particle":"","family":"Khatibzadeh","given":"Shahab","non-dropping-particle":"","parse-names":false,"suffix":""},{"dropping-particle":"","family":"Shi","given":"Peilin","non-dropping-particle":"","parse-names":false,"suffix":""},{"dropping-particle":"","family":"Andrews","given":"Kathryn G","non-dropping-particle":"","parse-names":false,"suffix":""},{"dropping-particle":"","family":"Engell","given":"Rebecca E","non-dropping-particle":"","parse-names":false,"suffix":""},{"dropping-particle":"","family":"Mozaffarian","given":"Dariush","non-dropping-particle":"","parse-names":false,"suffix":""},{"dropping-particle":"","family":"(NutriCoDE)","given":"on behalf of the Global Burden of Diseases Nutrition and Chronic Diseases Expert Group","non-dropping-particle":"","parse-names":false,"suffix":""},{"dropping-particle":"","family":"Ezzati","given":"Majid","non-dropping-particle":"","parse-names":false,"suffix":""},{"dropping-particle":"","family":"Fahimi","given":"Saman","non-dropping-particle":"","parse-names":false,"suffix":""},{"dropping-particle":"","family":"Powles","given":"John","non-dropping-particle":"","parse-names":false,"suffix":""},{"dropping-particle":"","family":"Byers","given":"Tim E","non-dropping-particle":"","parse-names":false,"suffix":""},{"dropping-particle":"","family":"Giovannucci","given":"Edward","non-dropping-particle":"","parse-names":false,"suffix":""},{"dropping-particle":"","family":"Smith-Warner","given":"Stephanie","non-dropping-particle":"","parse-names":false,"suffix":""},{"dropping-particle":"","family":"Elmadfa","given":"Ibrahim","non-dropping-particle":"","parse-names":false,"suffix":""},{"dropping-particle":"","family":"Rao","given":"Mayuree","non-dropping-particle":"","parse-names":false,"suffix":""},{"dropping-particle":"","family":"Lim","given":"Stephen S","non-dropping-particle":"","parse-names":false,"suffix":""},{"dropping-particle":"","family":"Abbott","given":"Pamela A","non-dropping-particle":"","parse-names":false,"suffix":""},{"dropping-particle":"","family":"Abdollahi","given":"Morteza","non-dropping-particle":"","parse-names":false,"suffix":""},{"dropping-particle":"","family":"Gilardon","given":"Enrique O Abeyá","non-dropping-particle":"","parse-names":false,"suffix":""},{"dropping-particle":"","family":"Ahsan","given":"Habibul","non-dropping-particle":"","parse-names":false,"suffix":""},{"dropping-particle":"Al","family":"Nsour","given":"Mohannad Abed Alfattah","non-dropping-particle":"","parse-names":false,"suffix":""},{"dropping-particle":"","family":"Al-Hooti","given":"Suad N","non-dropping-particle":"","parse-names":false,"suffix":""},{"dropping-particle":"","family":"Arambepola","given":"Carukshi","non-dropping-particle":"","parse-names":false,"suffix":""},{"dropping-particle":"","family":"Barennes","given":"Hubert","non-dropping-particle":"","parse-names":false,"suffix":""},{"dropping-particle":"","family":"Barquera","given":"Simon","non-dropping-particle":"","parse-names":false,"suffix":""},{"dropping-particle":"","family":"Baylin","given":"Ana","non-dropping-particle":"","parse-names":false,"suffix":""},{"dropping-particle":"","family":"Becker","given":"Wulf","non-dropping-particle":"","parse-names":false,"suffix":""},{"dropping-particle":"","family":"Bjerregaard","given":"Peter","non-dropping-particle":"","parse-names":false,"suffix":""},{"dropping-particle":"","family":"Bourne","given":"Lesley T","non-dropping-particle":"","parse-names":false,"suffix":""},{"dropping-particle":"","family":"Calleja","given":"Neville","non-dropping-particle":"","parse-names":false,"suffix":""},{"dropping-particle":"V","family":"Capanzana","given":"Mario","non-dropping-particle":"","parse-names":false,"suffix":""},{"dropping-particle":"","family":"Castetbon","given":"Katia","non-dropping-particle":"","parse-names":false,"suffix":""},{"dropping-particle":"","family":"Chang","given":"Hsing-Yi","non-dropping-particle":"","parse-names":false,"suffix":""},{"dropping-particle":"","family":"Chen","given":"Yu","non-dropping-particle":"","parse-names":false,"suffix":""},{"dropping-particle":"","family":"Cowan","given":"Melanie J","non-dropping-particle":"","parse-names":false,"suffix":""},{"dropping-particle":"De","family":"Henauw","given":"Stefaan","non-dropping-particle":"","parse-names":false,"suffix":""},{"dropping-particle":"","family":"Ding","given":"Eric L","non-dropping-particle":"","parse-names":false,"suffix":""},{"dropping-particle":"","family":"Duante","given":"Charmaine A","non-dropping-particle":"","parse-names":false,"suffix":""},{"dropping-particle":"","family":"Duran","given":"Pablo","non-dropping-particle":"","parse-names":false,"suffix":""},{"dropping-particle":"","family":"Farzadfar","given":"Farshad","non-dropping-particle":"","parse-names":false,"suffix":""},{"dropping-particle":"","family":"Fernando","given":"Dulitha N","non-dropping-particle":"","parse-names":false,"suffix":""},{"dropping-particle":"","family":"Fisberg","given":"Regina M","non-dropping-particle":"","parse-names":false,"suffix":""},{"dropping-particle":"","family":"Forsyth","given":"Simon","non-dropping-particle":"","parse-names":false,"suffix":""},{"dropping-particle":"","family":"Garriguet","given":"Didier","non-dropping-particle":"","parse-names":false,"suffix":""},{"dropping-particle":"","family":"Gaspoz","given":"Jean-Michel","non-dropping-particle":"","parse-names":false,"suffix":""},{"dropping-particle":"","family":"Gauci","given":"Dorothy","non-dropping-particle":"","parse-names":false,"suffix":""},{"dropping-particle":"V","family":"Ginnela","given":"Brahmam N","non-dropping-particle":"","parse-names":false,"suffix":""},{"dropping-particle":"","family":"Guessous","given":"Idris","non-dropping-particle":"","parse-names":false,"suffix":""},{"dropping-particle":"","family":"Gulliford","given":"Martin C","non-dropping-particle":"","parse-names":false,"suffix":""},{"dropping-particle":"","family":"Hadden","given":"Wilbur","non-dropping-particle":"","parse-names":false,"suffix":""},{"dropping-particle":"","family":"Haerpfer","given":"Christian","non-dropping-particle":"","parse-names":false,"suffix":""},{"dropping-particle":"","family":"Hoffman","given":"Daniel J","non-dropping-particle":"","parse-names":false,"suffix":""},{"dropping-particle":"","family":"Houshiar-Rad","given":"Anahita","non-dropping-particle":"","parse-names":false,"suffix":""},{"dropping-particle":"","family":"Huybrechts","given":"Inge","non-dropping-particle":"","parse-names":false,"suffix":""},{"dropping-particle":"","family":"Hwalla","given":"Nahla C","non-dropping-particle":"","parse-names":false,"suffix":""},{"dropping-particle":"","family":"Ibrahim","given":"Hajah Masni","non-dropping-particle":"","parse-names":false,"suffix":""},{"dropping-particle":"","family":"Inoue","given":"Manami","non-dropping-particle":"","parse-names":false,"suffix":""},{"dropping-particle":"","family":"Jackson","given":"Maria D","non-dropping-particle":"","parse-names":false,"suffix":""},{"dropping-particle":"","family":"Johansson","given":"Lars","non-dropping-particle":"","parse-names":false,"suffix":""},{"dropping-particle":"","family":"Keinan-Boker","given":"Lital","non-dropping-particle":"","parse-names":false,"suffix":""},{"dropping-particle":"","family":"Kim","given":"Cho-il","non-dropping-particle":"","parse-names":false,"suffix":""},{"dropping-particle":"","family":"Koksal","given":"Eda","non-dropping-particle":"","parse-names":false,"suffix":""},{"dropping-particle":"","family":"Lee","given":"Hae-Jeung","non-dropping-particle":"","parse-names":false,"suffix":""},{"dropping-particle":"","family":"Li","given":"Yanping","non-dropping-particle":"","parse-names":false,"suffix":""},{"dropping-particle":"","family":"Lipoeto","given":"Nur Indrawaty","non-dropping-particle":"","parse-names":false,"suffix":""},{"dropping-particle":"","family":"Ma","given":"Guansheng","non-dropping-particle":"","parse-names":false,"suffix":""},{"dropping-particle":"","family":"Mangialavori","given":"Guadalupe L","non-dropping-particle":"","parse-names":false,"suffix":""},{"dropping-particle":"","family":"Matsumura","given":"Yasuhiro","non-dropping-particle":"","parse-names":false,"suffix":""},{"dropping-particle":"","family":"McGarvey","given":"Stephen T","non-dropping-particle":"","parse-names":false,"suffix":""},{"dropping-particle":"","family":"Fen","given":"Chan Mei","non-dropping-particle":"","parse-names":false,"suffix":""},{"dropping-particle":"","family":"Mensink","given":"Gert B M","non-dropping-particle":"","parse-names":false,"suffix":""},{"dropping-particle":"","family":"Monge-Rojas","given":"Rafael A","non-dropping-particle":"","parse-names":false,"suffix":""},{"dropping-particle":"","family":"Musaiger","given":"Abdulrahman Obaid","non-dropping-particle":"","parse-names":false,"suffix":""},{"dropping-particle":"","family":"Nagalla","given":"Balakrishna","non-dropping-particle":"","parse-names":false,"suffix":""},{"dropping-particle":"","family":"Naska","given":"Androniki","non-dropping-particle":"","parse-names":false,"suffix":""},{"dropping-particle":"","family":"Ocke","given":"Marga C","non-dropping-particle":"","parse-names":false,"suffix":""},{"dropping-particle":"","family":"Oltarzewski","given":"Maciej","non-dropping-particle":"","parse-names":false,"suffix":""},{"dropping-particle":"","family":"Orfanos","given":"Philippos","non-dropping-particle":"","parse-names":false,"suffix":""},{"dropping-particle":"","family":"Ovaskainen","given":"Marja-Leena","non-dropping-particle":"","parse-names":false,"suffix":""},{"dropping-particle":"","family":"Pan","given":"Wen-Harn","non-dropping-particle":"","parse-names":false,"suffix":""},{"dropping-particle":"","family":"Panagiotakos","given":"Demosthenes B","non-dropping-particle":"","parse-names":false,"suffix":""},{"dropping-particle":"","family":"Pekcan","given":"Gulden Ayla","non-dropping-particle":"","parse-names":false,"suffix":""},{"dropping-particle":"","family":"Petrova","given":"Stefka","non-dropping-particle":"","parse-names":false,"suffix":""},{"dropping-particle":"","family":"Piaseu","given":"Noppawan","non-dropping-particle":"","parse-names":false,"suffix":""},{"dropping-particle":"","family":"Pitsavos","given":"Christos","non-dropping-particle":"","parse-names":false,"suffix":""},{"dropping-particle":"","family":"Posada","given":"Luz Gladys","non-dropping-particle":"","parse-names":false,"suffix":""},{"dropping-particle":"","family":"Riley","given":"Leanne M","non-dropping-particle":"","parse-names":false,"suffix":""},{"dropping-particle":"","family":"Sánchez-Romero","given":"Luz Maria","non-dropping-particle":"","parse-names":false,"suffix":""},{"dropping-particle":"","family":"Selamat","given":"Rusidah B T","non-dropping-particle":"","parse-names":false,"suffix":""},{"dropping-particle":"","family":"Sharma","given":"Sangita","non-dropping-particle":"","parse-names":false,"suffix":""},{"dropping-particle":"","family":"Sibai","given":"Abla Mehio","non-dropping-particle":"","parse-names":false,"suffix":""},{"dropping-particle":"","family":"Sichieri","given":"Rosely","non-dropping-particle":"","parse-names":false,"suffix":""},{"dropping-particle":"","family":"Simmala","given":"Chansimaly","non-dropping-particle":"","parse-names":false,"suffix":""},{"dropping-particle":"","family":"Steingrimsdottir","given":"Laufey","non-dropping-particle":"","parse-names":false,"suffix":""},{"dropping-particle":"","family":"Swan","given":"Gillian","non-dropping-particle":"","parse-names":false,"suffix":""},{"dropping-particle":"","family":"Szponar","given":"Lucjan","non-dropping-particle":"","parse-names":false,"suffix":""},{"dropping-particle":"","family":"Tapanainen","given":"Heli","non-dropping-particle":"","parse-names":false,"suffix":""},{"dropping-particle":"","family":"Templeton","given":"Robert","non-dropping-particle":"","parse-names":false,"suffix":""},{"dropping-particle":"","family":"Thanopoulou","given":"Anastasia","non-dropping-particle":"","parse-names":false,"suffix":""},{"dropping-particle":"","family":"Thorgeirsdóttir","given":"Holmfridur","non-dropping-particle":"","parse-names":false,"suffix":""},{"dropping-particle":"","family":"Thorsdottir","given":"Inga","non-dropping-particle":"","parse-names":false,"suffix":""},{"dropping-particle":"","family":"Trichopoulou","given":"Antonia","non-dropping-particle":"","parse-names":false,"suffix":""},{"dropping-particle":"","family":"Tsugane","given":"Shoichiro","non-dropping-particle":"","parse-names":false,"suffix":""},{"dropping-particle":"","family":"Turrini","given":"Aida","non-dropping-particle":"","parse-names":false,"suffix":""},{"dropping-particle":"","family":"Vaask","given":"Sirje","non-dropping-particle":"","parse-names":false,"suffix":""},{"dropping-particle":"van","family":"Oosterhout","given":"Coline","non-dropping-particle":"","parse-names":false,"suffix":""},{"dropping-particle":"","family":"Veerman","given":"J Lennert","non-dropping-particle":"","parse-names":false,"suffix":""},{"dropping-particle":"","family":"Verena","given":"Nowak","non-dropping-particle":"","parse-names":false,"suffix":""},{"dropping-particle":"","family":"Waskiewicz","given":"Anna","non-dropping-particle":"","parse-names":false,"suffix":""},{"dropping-particle":"","family":"Zaghloul","given":"Sahar","non-dropping-particle":"","parse-names":false,"suffix":""},{"dropping-particle":"","family":"Zajkás","given":"Gábor","non-dropping-particle":"","parse-names":false,"suffix":""}],"container-title":"BMJ Open","id":"ITEM-2","issue":"9","issued":{"date-parts":[["2015","4","6"]]},"language":"en","page":"e008705","title":"Global, regional and national consumption of major food groups in 1990 and 2010: a systematic analysis including 266 country-specific nutrition surveys worldwide","type":"article-journal","volume":"5"}}],"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36,37</w:t>
      </w:r>
      <w:r>
        <w:rPr>
          <w:rFonts w:ascii="Arial" w:hAnsi="Arial" w:cs="Arial"/>
        </w:rPr>
        <w:fldChar w:fldCharType="end"/>
      </w:r>
      <w:r>
        <w:rPr>
          <w:rFonts w:ascii="Arial" w:hAnsi="Arial" w:cs="Arial"/>
        </w:rPr>
        <w:t xml:space="preserve"> However, neither the exact combination of these data sources, nor the estimation model used to derive the data have been made publicly available. For some individual countries, using dietary surveys would also have been an alternative. However, underreporting is a persistent problem in dietary survey,</w:t>
      </w:r>
      <w:r>
        <w:rPr>
          <w:rFonts w:ascii="Arial" w:hAnsi="Arial" w:cs="Arial"/>
        </w:rPr>
        <w:fldChar w:fldCharType="begin" w:fldLock="1"/>
      </w:r>
      <w:r w:rsidR="00FB6500">
        <w:rPr>
          <w:rFonts w:ascii="Arial" w:hAnsi="Arial" w:cs="Arial"/>
        </w:rPr>
        <w:instrText xml:space="preserve"> ADDIN ZOTERO_ITEM CSL_CITATION {"citationID":"0kCSHCym","properties":{"formattedCitation":"\\super 38,39\\nosupersub{}","plainCitation":"38,39","noteIndex":0},"citationItems":[{"id":"9sbIefnX/U8JicUA2","uris":["http://www.mendeley.com/documents/?uuid=533922a4-6e82-4359-b463-3e0f26a42732",["http://www.mendeley.com/documents/?uuid=533922a4-6e82-4359-b463-3e0f26a42732"]],"itemData":{"author":[{"dropping-particle":"","family":"Freedman","given":"Laurence S","non-dropping-particle":"","parse-names":false,"suffix":""},{"dropping-particle":"","family":"Commins","given":"John M","non-dropping-particle":"","parse-names":false,"suffix":""},{"dropping-particle":"","family":"Moler","given":"James E","non-dropping-particle":"","parse-names":false,"suffix":""},{"dropping-particle":"","family":"Arab","given":"Lenore","non-dropping-particle":"","parse-names":false,"suffix":""},{"dropping-particle":"","family":"Baer","given":"David J","non-dropping-particle":"","parse-names":false,"suffix":""},{"dropping-particle":"","family":"Kipnis","given":"Victor","non-dropping-particle":"","parse-names":false,"suffix":""},{"dropping-particle":"","family":"Midthune","given":"Douglas","non-dropping-particle":"","parse-names":false,"suffix":""},{"dropping-particle":"","family":"Moshfegh","given":"Alanna J","non-dropping-particle":"","parse-names":false,"suffix":""},{"dropping-particle":"","family":"Neuhouser","given":"Marian L","non-dropping-particle":"","parse-names":false,"suffix":""},{"dropping-particle":"","family":"Prentice","given":"Ross L","non-dropping-particle":"","parse-names":false,"suffix":""},{"dropping-particle":"","family":"others","given":"","non-dropping-particle":"","parse-names":false,"suffix":""}],"container-title":"American journal of epidemiology","id":"ITEM-1","issue":"2","issued":{"date-parts":[["2014","9","3"]]},"page":"172-188","title":"Pooled results from 5 validation studies of dietary self-report instruments using recovery biomarkers for energy and protein intake","type":"article-journal","volume":"180"}},{"id":"9sbIefnX/LQWvoOBo","uris":["http://www.mendeley.com/documents/?uuid=da83de51-af16-3254-8300-88273f743532",["http://www.mendeley.com/documents/?uuid=da83de51-af16-3254-8300-88273f743532"]],"itemData":{"DOI":"10.1017/S0007114507433086","ISSN":"00071145","abstract":"Under-reporting (UR) of energy intake (EI) by self-reported dietary methods is well-documented but the methods used to estimate UR in population-based studies commonly assume a sedentary lifestyle. We compared estimated UR using individualised estimates of energy requirements with a population cut-off based on minimum energy needs. UR was estimated for 1551 adults aged 19-64 years enrolled in the National Diet and Nutrition Survey. Physical activity diaries and 7 d weighed dietary records were completed concurrently. Mean daily EI (kJ/d) was calculated from the dietary records. Reported physical activity was used to assign each subject's activity level, and then to calculate estimated energy requirements (EER) from published equations. UR was calculated both as EER - EI with an adjustment for daily EER and EI variation, and also by a population method. By the individual method UR was approximately 27% of energy needs in men and 29% in women, with 75% of men and 77% of women classified as under-reporters; by the population method 80 and 88% were classified as under-reporters respectively. When subjects who reported their eating being affected by dieting or illness during dietary recording were excluded, UR was 25% of energy needs in both sexes. UR was higher in overweight and obese men and women compared with their lean counterparts (P&lt;0.001). UR of EI must be considered in dietary surveys. The EER method allows UR to be quantified and takes into account an individual's activity level. Measures of physical activity and questions to identify under-eating during dietary recording may help to evaluate secular trends in UR. © The Authors 2007.","author":[{"dropping-particle":"","family":"Rennie","given":"Kirsten L.","non-dropping-particle":"","parse-names":false,"suffix":""},{"dropping-particle":"","family":"Coward","given":"Andy","non-dropping-particle":"","parse-names":false,"suffix":""},{"dropping-particle":"","family":"Jebb","given":"Susan A.","non-dropping-particle":"","parse-names":false,"suffix":""}],"container-title":"British Journal of Nutrition","id":"ITEM-2","issue":"6","issued":{"date-parts":[["2007","6"]]},"page":"1169-1176","title":"Estimating under-reporting of energy intake in dietary surveys using an individualised method","type":"article-journal","volume":"97"}}],"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38,39</w:t>
      </w:r>
      <w:r>
        <w:rPr>
          <w:rFonts w:ascii="Arial" w:hAnsi="Arial" w:cs="Arial"/>
        </w:rPr>
        <w:fldChar w:fldCharType="end"/>
      </w:r>
      <w:r>
        <w:rPr>
          <w:rFonts w:ascii="Arial" w:hAnsi="Arial" w:cs="Arial"/>
        </w:rPr>
        <w:t xml:space="preserve"> and regional differences in survey methods would have meant that our results would not be comparable between countries. In contrast to dietary surveys, waste-adjusted food-availability estimates indicate levels of energy intake per region that reflect differences in the prevalence of overweight and obesity across regions.</w:t>
      </w:r>
      <w:r>
        <w:rPr>
          <w:rFonts w:ascii="Arial" w:hAnsi="Arial" w:cs="Arial"/>
        </w:rPr>
        <w:fldChar w:fldCharType="begin" w:fldLock="1"/>
      </w:r>
      <w:r w:rsidR="00FB6500">
        <w:rPr>
          <w:rFonts w:ascii="Arial" w:hAnsi="Arial" w:cs="Arial"/>
        </w:rPr>
        <w:instrText xml:space="preserve"> ADDIN ZOTERO_ITEM CSL_CITATION {"citationID":"xQMu2GsL","properties":{"formattedCitation":"\\super 6\\nosupersub{}","plainCitation":"6","noteIndex":0},"citationItems":[{"id":"9sbIefnX/6eHqxOKU","uris":["http://www.mendeley.com/documents/?uuid=03c8b2c0-b4a7-46fe-8e27-12cc02e7d40a",["http://www.mendeley.com/documents/?uuid=03c8b2c0-b4a7-46fe-8e27-12cc02e7d40a"]],"itemData":{"DOI":"10.1016/S0140-6736(16)30054-X","ISSN":"0140-6736","abstract":"SummaryBackground Underweight and severe and morbid obesity are associated with highly elevated risks of adverse health outcomes. We estimated trends in mean body-mass index (BMI), which characterises its population distribution, and in the prevalences of a complete set of BMI categories for adults in all countries. Methods We analysed, with use of a consistent protocol, population-based studies that had measured height and weight in adults aged 18 years and older. We applied a Bayesian hierarchical model to these data to estimate trends from 1975 to 2014 in mean BMI and in the prevalences of BMI categories (&lt;18·5 kg/m2 [underweight], 18·5 kg/m2 to &lt;20 kg/m2, 20 kg/m2 to &lt;25 kg/m2, 25 kg/m2 to &lt;30 kg/m2, 30 kg/m2 to &lt;35 kg/m2, 35 kg/m2 to &lt;40 kg/m2, ≥40 kg/m2 [morbid obesity]), by sex in 200 countries and territories, organised in 21 regions. We calculated the posterior probability of meeting the target of halting by 2025 the rise in obesity at its 2010 levels, if post-2000 trends continue. Findings We used 1698 population-based data sources, with more than 19·2 million adult participants (9·9 million men and 9·3 million women) in 186 of 200 countries for which estimates were made. Global age-standardised mean BMI increased from 21·7 kg/m2 (95% credible interval 21·3–22·1) in 1975 to 24·2 kg/m2 (24·0–24·4) in 2014 in men, and from 22·1 kg/m2 (21·7–22·5) in 1975 to 24·4 kg/m2 (24·2–24·6) in 2014 in women. Regional mean BMIs in 2014 for men ranged from 21·4 kg/m2 in central Africa and south Asia to 29·2 kg/m2 (28·6–29·8) in Polynesia and Micronesia; for women the range was from 21·8 kg/m2 (21·4–22·3) in south Asia to 32·2 kg/m2 (31·5–32·8) in Polynesia and Micronesia. Over these four decades, age-standardised global prevalence of underweight decreased from 13·8% (10·5–17·4) to 8·8% (7·4–10·3) in men and from 14·6% (11·6–17·9) to 9·7% (8·3–11·1) in women. South Asia had the highest prevalence of underweight in 2014, 23·4% (17·8–29·2) in men and 24·0% (18·9–29·3) in women. Age-standardised prevalence of obesity increased from 3·2% (2·4–4·1) in 1975 to 10·8% (9·7–12·0) in 2014 in men, and from 6·4% (5·1–7·8) to 14·9% (13·6–16·1) in women. 2·3% (2·0–2·7) of the world's men and 5·0% (4·4–5·6) of women were severely obese (ie, have BMI ≥35 kg/m2). Globally, prevalence of morbid obesity was 0·64% (0·46–0·86) in men and 1·6% (1·3–1·9) in women. Interpretation If post-2000 trends continue, the probability of meeting the global obesity target is virtually zero. Rat…","author":[{"dropping-particle":"","family":"NCD Risk Factor Collaboration (NCD-RisC)","given":"","non-dropping-particle":"","parse-names":false,"suffix":""}],"container-title":"The Lancet","id":"ITEM-1","issue":"10026","issued":{"date-parts":[["2016","4","27"]]},"page":"1377-1396","title":"Trends in adult body-mass index in 200 countries from 1975 to 2014: a pooled analysis of 1698 population-based measurement studies with 19·2 million participants","type":"article-journal","volume":"387"}}],"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6</w:t>
      </w:r>
      <w:r>
        <w:rPr>
          <w:rFonts w:ascii="Arial" w:hAnsi="Arial" w:cs="Arial"/>
        </w:rPr>
        <w:fldChar w:fldCharType="end"/>
      </w:r>
      <w:r>
        <w:rPr>
          <w:rFonts w:ascii="Arial" w:hAnsi="Arial" w:cs="Arial"/>
        </w:rPr>
        <w:t xml:space="preserve"> </w:t>
      </w:r>
    </w:p>
    <w:p w14:paraId="6769A273" w14:textId="361B5E04" w:rsidR="008606F8" w:rsidRDefault="008606F8" w:rsidP="008606F8">
      <w:pPr>
        <w:spacing w:line="276" w:lineRule="auto"/>
        <w:rPr>
          <w:rFonts w:ascii="Arial" w:hAnsi="Arial" w:cs="Arial"/>
          <w:b/>
        </w:rPr>
      </w:pPr>
    </w:p>
    <w:p w14:paraId="52F299E4" w14:textId="4006A2E2" w:rsidR="008606F8" w:rsidRDefault="008606F8" w:rsidP="008606F8">
      <w:pPr>
        <w:spacing w:line="276" w:lineRule="auto"/>
        <w:rPr>
          <w:rFonts w:ascii="Arial" w:hAnsi="Arial" w:cs="Arial"/>
          <w:b/>
        </w:rPr>
      </w:pPr>
    </w:p>
    <w:p w14:paraId="59A396E2" w14:textId="73E053AF" w:rsidR="008606F8" w:rsidRDefault="008606F8" w:rsidP="008606F8">
      <w:pPr>
        <w:spacing w:line="276" w:lineRule="auto"/>
        <w:rPr>
          <w:rFonts w:ascii="Arial" w:hAnsi="Arial" w:cs="Arial"/>
          <w:b/>
        </w:rPr>
      </w:pPr>
    </w:p>
    <w:p w14:paraId="7FF75CE0" w14:textId="4FB30AC4" w:rsidR="008606F8" w:rsidRDefault="008606F8" w:rsidP="008606F8">
      <w:pPr>
        <w:spacing w:line="276" w:lineRule="auto"/>
        <w:rPr>
          <w:rFonts w:ascii="Arial" w:hAnsi="Arial" w:cs="Arial"/>
          <w:b/>
        </w:rPr>
      </w:pPr>
    </w:p>
    <w:p w14:paraId="22B0D1C1" w14:textId="746B96B4" w:rsidR="008606F8" w:rsidRDefault="008606F8" w:rsidP="008606F8">
      <w:pPr>
        <w:spacing w:line="276" w:lineRule="auto"/>
        <w:rPr>
          <w:rFonts w:ascii="Arial" w:hAnsi="Arial" w:cs="Arial"/>
          <w:b/>
        </w:rPr>
      </w:pPr>
    </w:p>
    <w:p w14:paraId="5E815D11" w14:textId="23DC41C0" w:rsidR="008606F8" w:rsidRDefault="008606F8" w:rsidP="008606F8">
      <w:pPr>
        <w:spacing w:line="276" w:lineRule="auto"/>
        <w:rPr>
          <w:rFonts w:ascii="Arial" w:hAnsi="Arial" w:cs="Arial"/>
          <w:b/>
        </w:rPr>
      </w:pPr>
    </w:p>
    <w:p w14:paraId="53D31DCB" w14:textId="652AD3AE" w:rsidR="008606F8" w:rsidRDefault="008606F8" w:rsidP="008606F8">
      <w:pPr>
        <w:spacing w:line="276" w:lineRule="auto"/>
        <w:rPr>
          <w:rFonts w:ascii="Arial" w:hAnsi="Arial" w:cs="Arial"/>
          <w:b/>
        </w:rPr>
      </w:pPr>
    </w:p>
    <w:p w14:paraId="3707995F" w14:textId="39939F37" w:rsidR="008606F8" w:rsidRDefault="008606F8" w:rsidP="008606F8">
      <w:pPr>
        <w:spacing w:line="276" w:lineRule="auto"/>
        <w:rPr>
          <w:rFonts w:ascii="Arial" w:hAnsi="Arial" w:cs="Arial"/>
          <w:b/>
        </w:rPr>
      </w:pPr>
    </w:p>
    <w:p w14:paraId="6F4FC251" w14:textId="61DE8640" w:rsidR="008606F8" w:rsidRDefault="008606F8" w:rsidP="008606F8">
      <w:pPr>
        <w:spacing w:line="276" w:lineRule="auto"/>
        <w:rPr>
          <w:rFonts w:ascii="Arial" w:hAnsi="Arial" w:cs="Arial"/>
          <w:b/>
        </w:rPr>
      </w:pPr>
    </w:p>
    <w:p w14:paraId="30D12396" w14:textId="624EFF44" w:rsidR="008606F8" w:rsidRDefault="008606F8" w:rsidP="008606F8">
      <w:pPr>
        <w:spacing w:line="276" w:lineRule="auto"/>
        <w:rPr>
          <w:rFonts w:ascii="Arial" w:hAnsi="Arial" w:cs="Arial"/>
          <w:b/>
        </w:rPr>
      </w:pPr>
    </w:p>
    <w:p w14:paraId="0BA3C260" w14:textId="24649B38" w:rsidR="008606F8" w:rsidRDefault="008606F8" w:rsidP="008606F8">
      <w:pPr>
        <w:spacing w:line="276" w:lineRule="auto"/>
        <w:rPr>
          <w:rFonts w:ascii="Arial" w:hAnsi="Arial" w:cs="Arial"/>
          <w:b/>
        </w:rPr>
      </w:pPr>
    </w:p>
    <w:p w14:paraId="42A36B9D" w14:textId="77777777" w:rsidR="008606F8" w:rsidRDefault="008606F8" w:rsidP="008606F8">
      <w:pPr>
        <w:spacing w:line="276" w:lineRule="auto"/>
        <w:rPr>
          <w:rFonts w:ascii="Arial" w:hAnsi="Arial" w:cs="Arial"/>
          <w:b/>
        </w:rPr>
      </w:pPr>
    </w:p>
    <w:p w14:paraId="7D3F70B1" w14:textId="77777777" w:rsidR="008606F8" w:rsidRDefault="008606F8" w:rsidP="008606F8">
      <w:pPr>
        <w:spacing w:line="276" w:lineRule="auto"/>
        <w:rPr>
          <w:rFonts w:ascii="Arial" w:hAnsi="Arial" w:cs="Arial"/>
          <w:b/>
        </w:rPr>
      </w:pPr>
    </w:p>
    <w:p w14:paraId="67888132" w14:textId="77777777" w:rsidR="008606F8" w:rsidRDefault="008606F8">
      <w:pPr>
        <w:rPr>
          <w:rFonts w:ascii="Arial" w:hAnsi="Arial" w:cs="Arial"/>
          <w:b/>
          <w:sz w:val="22"/>
          <w:szCs w:val="22"/>
        </w:rPr>
      </w:pPr>
      <w:r>
        <w:rPr>
          <w:rFonts w:ascii="Arial" w:hAnsi="Arial" w:cs="Arial"/>
          <w:b/>
          <w:sz w:val="22"/>
          <w:szCs w:val="22"/>
        </w:rPr>
        <w:br w:type="page"/>
      </w:r>
    </w:p>
    <w:p w14:paraId="05D328A5" w14:textId="107B5C16" w:rsidR="008606F8" w:rsidRDefault="008606F8" w:rsidP="008606F8">
      <w:pPr>
        <w:spacing w:line="276" w:lineRule="auto"/>
        <w:rPr>
          <w:rFonts w:ascii="Arial" w:hAnsi="Arial" w:cs="Arial"/>
        </w:rPr>
      </w:pPr>
      <w:r w:rsidRPr="00FC155F">
        <w:rPr>
          <w:rFonts w:ascii="Arial" w:hAnsi="Arial" w:cs="Arial"/>
          <w:b/>
          <w:sz w:val="22"/>
          <w:szCs w:val="22"/>
        </w:rPr>
        <w:lastRenderedPageBreak/>
        <w:t xml:space="preserve">SI Table </w:t>
      </w:r>
      <w:r>
        <w:rPr>
          <w:rFonts w:ascii="Arial" w:hAnsi="Arial" w:cs="Arial"/>
          <w:b/>
          <w:sz w:val="22"/>
          <w:szCs w:val="22"/>
        </w:rPr>
        <w:t>1</w:t>
      </w:r>
      <w:r w:rsidRPr="00FC155F">
        <w:rPr>
          <w:rFonts w:ascii="Arial" w:hAnsi="Arial" w:cs="Arial"/>
          <w:b/>
          <w:sz w:val="22"/>
          <w:szCs w:val="22"/>
        </w:rPr>
        <w:t>.</w:t>
      </w:r>
      <w:r w:rsidRPr="00FC155F">
        <w:rPr>
          <w:rFonts w:ascii="Arial" w:hAnsi="Arial" w:cs="Arial"/>
          <w:sz w:val="22"/>
          <w:szCs w:val="22"/>
        </w:rPr>
        <w:t xml:space="preserve"> Relative risk parameters (mean and low and high values of 95% confidence intervals) for dietary risks and weight-related risks. </w:t>
      </w:r>
    </w:p>
    <w:p w14:paraId="10CAFC9D" w14:textId="77777777" w:rsidR="008606F8" w:rsidRPr="00824B91" w:rsidRDefault="008606F8" w:rsidP="008606F8">
      <w:pPr>
        <w:spacing w:line="276" w:lineRule="auto"/>
        <w:rPr>
          <w:rFonts w:ascii="Arial" w:hAnsi="Arial" w:cs="Arial"/>
          <w:i/>
        </w:rPr>
      </w:pPr>
      <w:r w:rsidRPr="00462F6E">
        <w:rPr>
          <w:rFonts w:ascii="Arial" w:hAnsi="Arial" w:cs="Arial"/>
          <w:i/>
          <w:noProof/>
        </w:rPr>
        <w:drawing>
          <wp:inline distT="0" distB="0" distL="0" distR="0" wp14:anchorId="63747D8C" wp14:editId="0701401A">
            <wp:extent cx="5731510" cy="6574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6574790"/>
                    </a:xfrm>
                    <a:prstGeom prst="rect">
                      <a:avLst/>
                    </a:prstGeom>
                  </pic:spPr>
                </pic:pic>
              </a:graphicData>
            </a:graphic>
          </wp:inline>
        </w:drawing>
      </w:r>
    </w:p>
    <w:p w14:paraId="5649CF20" w14:textId="77777777" w:rsidR="008606F8" w:rsidRDefault="008606F8" w:rsidP="008606F8">
      <w:pPr>
        <w:pStyle w:val="NoSpacing"/>
        <w:spacing w:line="276" w:lineRule="auto"/>
        <w:rPr>
          <w:rFonts w:ascii="Arial" w:hAnsi="Arial" w:cs="Arial"/>
        </w:rPr>
      </w:pPr>
    </w:p>
    <w:p w14:paraId="689BF263" w14:textId="77777777" w:rsidR="008606F8" w:rsidRDefault="008606F8" w:rsidP="008606F8">
      <w:pPr>
        <w:pStyle w:val="NoSpacing"/>
        <w:spacing w:line="276" w:lineRule="auto"/>
        <w:rPr>
          <w:rFonts w:ascii="Arial" w:hAnsi="Arial" w:cs="Arial"/>
          <w:b/>
          <w:bCs/>
        </w:rPr>
      </w:pPr>
    </w:p>
    <w:p w14:paraId="41AEB228" w14:textId="77777777" w:rsidR="008606F8" w:rsidRDefault="008606F8" w:rsidP="008606F8">
      <w:pPr>
        <w:pStyle w:val="NoSpacing"/>
        <w:spacing w:line="276" w:lineRule="auto"/>
        <w:rPr>
          <w:rFonts w:ascii="Arial" w:hAnsi="Arial" w:cs="Arial"/>
          <w:b/>
          <w:bCs/>
        </w:rPr>
      </w:pPr>
    </w:p>
    <w:p w14:paraId="79CB118D" w14:textId="77777777" w:rsidR="008606F8" w:rsidRDefault="008606F8" w:rsidP="008606F8">
      <w:pPr>
        <w:pStyle w:val="NoSpacing"/>
        <w:spacing w:line="276" w:lineRule="auto"/>
        <w:rPr>
          <w:rFonts w:ascii="Arial" w:hAnsi="Arial" w:cs="Arial"/>
          <w:b/>
          <w:bCs/>
        </w:rPr>
      </w:pPr>
    </w:p>
    <w:p w14:paraId="43C80D83" w14:textId="77777777" w:rsidR="008606F8" w:rsidRDefault="008606F8" w:rsidP="008606F8">
      <w:pPr>
        <w:pStyle w:val="NoSpacing"/>
        <w:spacing w:line="276" w:lineRule="auto"/>
        <w:rPr>
          <w:rFonts w:ascii="Arial" w:hAnsi="Arial" w:cs="Arial"/>
          <w:b/>
          <w:bCs/>
        </w:rPr>
      </w:pPr>
    </w:p>
    <w:p w14:paraId="65A62852" w14:textId="77777777" w:rsidR="008606F8" w:rsidRDefault="008606F8" w:rsidP="008606F8">
      <w:pPr>
        <w:pStyle w:val="NoSpacing"/>
        <w:spacing w:line="276" w:lineRule="auto"/>
        <w:rPr>
          <w:rFonts w:ascii="Arial" w:hAnsi="Arial" w:cs="Arial"/>
          <w:b/>
          <w:bCs/>
        </w:rPr>
      </w:pPr>
    </w:p>
    <w:p w14:paraId="1020B125" w14:textId="77777777" w:rsidR="008606F8" w:rsidRDefault="008606F8" w:rsidP="008606F8">
      <w:pPr>
        <w:pStyle w:val="NoSpacing"/>
        <w:spacing w:line="276" w:lineRule="auto"/>
        <w:rPr>
          <w:rFonts w:ascii="Arial" w:hAnsi="Arial" w:cs="Arial"/>
          <w:b/>
          <w:bCs/>
        </w:rPr>
      </w:pPr>
    </w:p>
    <w:p w14:paraId="49947A62" w14:textId="77777777" w:rsidR="008606F8" w:rsidRDefault="008606F8">
      <w:pPr>
        <w:rPr>
          <w:rFonts w:ascii="Arial" w:eastAsiaTheme="minorHAnsi" w:hAnsi="Arial" w:cs="Arial"/>
          <w:b/>
          <w:bCs/>
          <w:sz w:val="22"/>
          <w:szCs w:val="22"/>
          <w:lang w:eastAsia="en-US"/>
        </w:rPr>
      </w:pPr>
      <w:r>
        <w:rPr>
          <w:rFonts w:ascii="Arial" w:hAnsi="Arial" w:cs="Arial"/>
          <w:b/>
          <w:bCs/>
        </w:rPr>
        <w:br w:type="page"/>
      </w:r>
    </w:p>
    <w:p w14:paraId="65F57B7A" w14:textId="4F934C9C" w:rsidR="008606F8" w:rsidRPr="00877E04" w:rsidRDefault="008606F8" w:rsidP="008606F8">
      <w:pPr>
        <w:pStyle w:val="NoSpacing"/>
        <w:spacing w:line="276" w:lineRule="auto"/>
        <w:rPr>
          <w:rFonts w:ascii="Arial" w:hAnsi="Arial" w:cs="Arial"/>
        </w:rPr>
      </w:pPr>
      <w:r w:rsidRPr="00877E04">
        <w:rPr>
          <w:rFonts w:ascii="Arial" w:hAnsi="Arial" w:cs="Arial"/>
          <w:b/>
          <w:bCs/>
        </w:rPr>
        <w:lastRenderedPageBreak/>
        <w:t xml:space="preserve">SI Table </w:t>
      </w:r>
      <w:r>
        <w:rPr>
          <w:rFonts w:ascii="Arial" w:hAnsi="Arial" w:cs="Arial"/>
          <w:b/>
          <w:bCs/>
        </w:rPr>
        <w:t>2</w:t>
      </w:r>
      <w:r w:rsidRPr="00877E04">
        <w:rPr>
          <w:rFonts w:ascii="Arial" w:hAnsi="Arial" w:cs="Arial"/>
          <w:b/>
          <w:bCs/>
        </w:rPr>
        <w:t>.</w:t>
      </w:r>
      <w:r>
        <w:rPr>
          <w:rFonts w:ascii="Arial" w:hAnsi="Arial" w:cs="Arial"/>
        </w:rPr>
        <w:t xml:space="preserve"> Overview of existing ratings on the certainty of evidence for a statistically significant association between a risk factor and a disease endpoint. The ratings include those of the Nutrition and Chronic Diseases Expert Group (</w:t>
      </w:r>
      <w:proofErr w:type="spellStart"/>
      <w:r>
        <w:rPr>
          <w:rFonts w:ascii="Arial" w:hAnsi="Arial" w:cs="Arial"/>
        </w:rPr>
        <w:t>NutriCoDE</w:t>
      </w:r>
      <w:proofErr w:type="spellEnd"/>
      <w:r>
        <w:rPr>
          <w:rFonts w:ascii="Arial" w:hAnsi="Arial" w:cs="Arial"/>
        </w:rPr>
        <w:t>),</w:t>
      </w:r>
      <w:r>
        <w:rPr>
          <w:rFonts w:ascii="Arial" w:hAnsi="Arial" w:cs="Arial"/>
        </w:rPr>
        <w:fldChar w:fldCharType="begin" w:fldLock="1"/>
      </w:r>
      <w:r w:rsidR="00FB6500">
        <w:rPr>
          <w:rFonts w:ascii="Arial" w:hAnsi="Arial" w:cs="Arial"/>
        </w:rPr>
        <w:instrText xml:space="preserve"> ADDIN ZOTERO_ITEM CSL_CITATION {"citationID":"0RspTSjg","properties":{"formattedCitation":"\\super 15\\nosupersub{}","plainCitation":"15","noteIndex":0},"citationItems":[{"id":"9sbIefnX/H6odKkO2","uris":["http://www.mendeley.com/documents/?uuid=0f067f83-2d4b-47d5-a28e-4332e6c44add",["http://www.mendeley.com/documents/?uuid=0f067f83-2d4b-47d5-a28e-4332e6c44add"]],"itemData":{"DOI":"10.1371/journal.pone.0175149","ISSN":"1932-6203","author":[{"dropping-particle":"","family":"Micha","given":"Renata","non-dropping-particle":"","parse-names":false,"suffix":""},{"dropping-particle":"","family":"Shulkin","given":"Masha L","non-dropping-particle":"","parse-names":false,"suffix":""},{"dropping-particle":"","family":"Peñalvo","given":"Jose L","non-dropping-particle":"","parse-names":false,"suffix":""},{"dropping-particle":"","family":"Khatibzadeh","given":"Shahab","non-dropping-particle":"","parse-names":false,"suffix":""},{"dropping-particle":"","family":"Singh","given":"Gitanjali M","non-dropping-particle":"","parse-names":false,"suffix":""},{"dropping-particle":"","family":"Rao","given":"Mayuree","non-dropping-particle":"","parse-names":false,"suffix":""},{"dropping-particle":"","family":"Fahimi","given":"Saman","non-dropping-particle":"","parse-names":false,"suffix":""},{"dropping-particle":"","family":"Powles","given":"John","non-dropping-particle":"","parse-names":false,"suffix":""},{"dropping-particle":"","family":"Mozaffarian","given":"Dariush","non-dropping-particle":"","parse-names":false,"suffix":""}],"container-title":"PLOS ONE","editor":[{"dropping-particle":"","family":"Kiechl","given":"Stefan","non-dropping-particle":"","parse-names":false,"suffix":""}],"id":"ITEM-1","issue":"4","issued":{"date-parts":[["2017","10","3"]]},"language":"en","page":"e0175149","title":"Etiologic effects and optimal intakes of foods and nutrients for risk of cardiovascular diseases and diabetes: Systematic reviews and meta-analyses from the Nutrition and Chronic Diseases Expert Group (NutriCoDE)","type":"article-journal","volume":"12"}}],"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5</w:t>
      </w:r>
      <w:r>
        <w:rPr>
          <w:rFonts w:ascii="Arial" w:hAnsi="Arial" w:cs="Arial"/>
        </w:rPr>
        <w:fldChar w:fldCharType="end"/>
      </w:r>
      <w:r>
        <w:rPr>
          <w:rFonts w:ascii="Arial" w:hAnsi="Arial" w:cs="Arial"/>
        </w:rPr>
        <w:t xml:space="preserve"> the World Cancer Research Fund,</w:t>
      </w:r>
      <w:r>
        <w:rPr>
          <w:rFonts w:ascii="Arial" w:hAnsi="Arial" w:cs="Arial"/>
        </w:rPr>
        <w:fldChar w:fldCharType="begin" w:fldLock="1"/>
      </w:r>
      <w:r w:rsidR="00FB6500">
        <w:rPr>
          <w:rFonts w:ascii="Arial" w:hAnsi="Arial" w:cs="Arial"/>
        </w:rPr>
        <w:instrText xml:space="preserve"> ADDIN ZOTERO_ITEM CSL_CITATION {"citationID":"PKcFT1uM","properties":{"formattedCitation":"\\super 18\\nosupersub{}","plainCitation":"18","noteIndex":0},"citationItems":[{"id":"9sbIefnX/wfax6gQC","uris":["http://www.mendeley.com/documents/?uuid=f3f01bfb-0d50-32f1-a09f-ceec3af2993b",["http://www.mendeley.com/documents/?uuid=f3f01bfb-0d50-32f1-a09f-ceec3af2993b"]],"itemData":{"author":[{"dropping-particle":"","family":"World Cancer Research Fund/American Institute for Cancer Research","given":"","non-dropping-particle":"","parse-names":false,"suffix":""}],"id":"ITEM-1","issued":{"date-parts":[["2018"]]},"title":"Diet, Nutrition, Physical Activity and Cancer: A Global Perspective. Continuous Update Project Expert Report","type":"article-journal"}}],"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8</w:t>
      </w:r>
      <w:r>
        <w:rPr>
          <w:rFonts w:ascii="Arial" w:hAnsi="Arial" w:cs="Arial"/>
        </w:rPr>
        <w:fldChar w:fldCharType="end"/>
      </w:r>
      <w:r>
        <w:rPr>
          <w:rFonts w:ascii="Arial" w:hAnsi="Arial" w:cs="Arial"/>
        </w:rPr>
        <w:t xml:space="preserve"> and NutriGrade.</w:t>
      </w:r>
      <w:r>
        <w:rPr>
          <w:rFonts w:ascii="Arial" w:hAnsi="Arial" w:cs="Arial"/>
        </w:rPr>
        <w:fldChar w:fldCharType="begin" w:fldLock="1"/>
      </w:r>
      <w:r w:rsidR="00FB6500">
        <w:rPr>
          <w:rFonts w:ascii="Arial" w:hAnsi="Arial" w:cs="Arial"/>
        </w:rPr>
        <w:instrText xml:space="preserve"> ADDIN ZOTERO_ITEM CSL_CITATION {"citationID":"blf6SG9J","properties":{"formattedCitation":"\\super 10\\uc0\\u8211{}12\\nosupersub{}","plainCitation":"10–12","noteIndex":0},"citationItems":[{"id":"9sbIefnX/OzmquHhJ","uris":["http://www.mendeley.com/documents/?uuid=cb63f780-e59e-3150-938d-88988d23d5ea",["http://www.mendeley.com/documents/?uuid=cb63f780-e59e-3150-938d-88988d23d5ea"]],"itemData":{"DOI":"10.1080/10408398.2017.1392288","ISSN":"1040-8398","abstract":"ABSTRACTBackground: Despite growing evidence for food-based dietary patterns' potential to reduce cardiovascular disease risk, knowledge about the amounts of food associated with the greatest change in risk of specific cardiovascular outcomes and about the quality of meta-evidence is limited. Therefore, the aim of this meta-analysis was to synthesize the knowledge about the relation between intake of 12 major food groups (whole grains, refined grains, vegetables, fruits, nuts, legumes, eggs, dairy, fish, red meat, processed meat, and sugar-sweetened beverages [SSB]) and the risk of coronary heart disease (CHD), stroke and heart failure (HF).Methods: We conducted a systematic search in PubMed and Embase up to March 2017 for prospective studies. Summary risk ratios (RRs) and 95% confidence intervals (95% CI) were estimated using a random effects model for highest versus lowest intake categories, as well as for linear and non-linear relationships.Results: Overall, 123 reports were included in the meta-analys...","author":[{"dropping-particle":"","family":"Bechthold","given":"Angela","non-dropping-particle":"","parse-names":false,"suffix":""},{"dropping-particle":"","family":"Boeing","given":"Heiner","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Iqbal","given":"Khalid","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Schlesinger","given":"Sabrina","non-dropping-particle":"","parse-names":false,"suffix":""},{"dropping-particle":"","family":"Schwingshackl","given":"Lukas","non-dropping-particle":"","parse-names":false,"suffix":""}],"container-title":"Critical Reviews in Food Science and Nutrition","id":"ITEM-1","issue":"7","issued":{"date-parts":[["2019","10","17"]]},"page":"1071-1090","publisher":"Taylor &amp; Francis","title":"Food groups and risk of coronary heart disease, stroke and heart failure: A systematic review and dose-response meta-analysis of prospective studies","type":"article-journal","volume":"59"}},{"id":"9sbIefnX/C577DQ4x","uris":["http://www.mendeley.com/documents/?uuid=ba4fcacc-f1c5-3030-ade7-aa63e34b8ebb",["http://www.mendeley.com/documents/?uuid=ba4fcacc-f1c5-3030-ade7-aa63e34b8ebb"]],"itemData":{"DOI":"10.1007/s10654-017-0246-y","ISSN":"15737284","PMID":"28397016","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author":[{"dropping-particle":"","family":"Schwingshackl","given":"Lukas","non-dropping-particle":"","parse-names":false,"suffix":""},{"dropping-particle":"","family":"Hoffmann","given":"Georg","non-dropping-particle":"","parse-names":false,"suffix":""},{"dropping-particle":"","family":"Lampousi","given":"Anna Maria","non-dropping-particle":"","parse-names":false,"suffix":""},{"dropping-particle":"","family":"Knüppel","given":"Sven","non-dropping-particle":"","parse-names":false,"suffix":""},{"dropping-particle":"","family":"Iqbal","given":"Khalid","non-dropping-particle":"","parse-names":false,"suffix":""},{"dropping-particle":"","family":"Schwedhelm","given":"Carolina","non-dropping-particle":"","parse-names":false,"suffix":""},{"dropping-particle":"","family":"Bechthold","given":"Angela","non-dropping-particle":"","parse-names":false,"suffix":""},{"dropping-particle":"","family":"Schlesinger","given":"Sabrina","non-dropping-particle":"","parse-names":false,"suffix":""},{"dropping-particle":"","family":"Boeing","given":"Heiner","non-dropping-particle":"","parse-names":false,"suffix":""}],"container-title":"European Journal of Epidemiology","id":"ITEM-2","issue":"5","issued":{"date-parts":[["2017","5","1"]]},"page":"363-375","publisher":"Springer Netherlands","title":"Food groups and risk of type 2 diabetes mellitus: a systematic review and meta-analysis of prospective studies","type":"article-journal","volume":"32"}},{"id":"9sbIefnX/ULNw9679","uris":["http://www.mendeley.com/documents/?uuid=bdd9c8da-ff28-31d3-9ce7-abf0cba8378b",["http://www.mendeley.com/documents/?uuid=bdd9c8da-ff28-31d3-9ce7-abf0cba8378b"]],"itemData":{"DOI":"10.1002/ijc.31198","ISSN":"10970215","PMID":"29210053","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 = 9 studies), vegetables (RR100g/d: 0.97, 95% CI 0.96, 0.98; n = 15), fruit (RR100g/d: 0.97, 95% CI 0.95, 0.99; n = 16) and dairy (RR200g/d: 0.93, 95% CI 0.91, 0.94; n = 15), while a positive association for red meat (RR100g/d: 1.12, 95% CI 1.06, 1.19; n = 21) and processed meat (RR50g/d: 1.17, 95% CI 1.10, 1.23; n = 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3","issue":"9","issued":{"date-parts":[["2018","5","1"]]},"page":"1748-1758","publisher":"Wiley-Liss Inc.","title":"Food groups and risk of colorectal cancer","type":"article-journal","volume":"142"}}],"schema":"https://github.com/citation-style-language/schema/raw/master/csl-citation.json"} </w:instrText>
      </w:r>
      <w:r>
        <w:rPr>
          <w:rFonts w:ascii="Arial" w:hAnsi="Arial" w:cs="Arial"/>
        </w:rPr>
        <w:fldChar w:fldCharType="separate"/>
      </w:r>
      <w:r w:rsidR="00FB6500" w:rsidRPr="00FB6500">
        <w:rPr>
          <w:rFonts w:ascii="Arial" w:hAnsi="Arial" w:cs="Arial"/>
          <w:vertAlign w:val="superscript"/>
        </w:rPr>
        <w:t>10–12</w:t>
      </w:r>
      <w:r>
        <w:rPr>
          <w:rFonts w:ascii="Arial" w:hAnsi="Arial" w:cs="Arial"/>
        </w:rPr>
        <w:fldChar w:fldCharType="end"/>
      </w:r>
      <w:r>
        <w:rPr>
          <w:rFonts w:ascii="Arial" w:hAnsi="Arial" w:cs="Arial"/>
        </w:rPr>
        <w:t xml:space="preserve"> The ratings relate to the risk-disease associations in general, and not to the specific relative-risk factor used for those associations in this analysis.  </w:t>
      </w:r>
      <w:r w:rsidRPr="00FA4202" w:rsidDel="00FA4202">
        <w:t xml:space="preserve"> </w:t>
      </w:r>
    </w:p>
    <w:p w14:paraId="158ED416" w14:textId="77777777" w:rsidR="008606F8" w:rsidRDefault="008606F8" w:rsidP="008606F8">
      <w:pPr>
        <w:pStyle w:val="NoSpacing"/>
        <w:spacing w:line="276" w:lineRule="auto"/>
        <w:rPr>
          <w:rFonts w:ascii="Arial" w:hAnsi="Arial" w:cs="Arial"/>
        </w:rPr>
      </w:pPr>
      <w:r w:rsidRPr="001E10C4">
        <w:rPr>
          <w:rFonts w:ascii="Arial" w:hAnsi="Arial" w:cs="Arial"/>
          <w:noProof/>
        </w:rPr>
        <w:drawing>
          <wp:inline distT="0" distB="0" distL="0" distR="0" wp14:anchorId="5604C98F" wp14:editId="10B561EC">
            <wp:extent cx="5731510" cy="3599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3599815"/>
                    </a:xfrm>
                    <a:prstGeom prst="rect">
                      <a:avLst/>
                    </a:prstGeom>
                  </pic:spPr>
                </pic:pic>
              </a:graphicData>
            </a:graphic>
          </wp:inline>
        </w:drawing>
      </w:r>
    </w:p>
    <w:p w14:paraId="236AFE86" w14:textId="77777777" w:rsidR="008606F8" w:rsidRDefault="008606F8" w:rsidP="008606F8">
      <w:pPr>
        <w:pStyle w:val="NoSpacing"/>
        <w:spacing w:line="276" w:lineRule="auto"/>
        <w:rPr>
          <w:rFonts w:ascii="Arial" w:hAnsi="Arial" w:cs="Arial"/>
        </w:rPr>
      </w:pPr>
    </w:p>
    <w:p w14:paraId="5AB32CCD" w14:textId="77777777" w:rsidR="008606F8" w:rsidRDefault="008606F8" w:rsidP="008606F8">
      <w:pPr>
        <w:pStyle w:val="NoSpacing"/>
        <w:spacing w:line="276" w:lineRule="auto"/>
        <w:rPr>
          <w:rFonts w:ascii="Arial" w:hAnsi="Arial" w:cs="Arial"/>
        </w:rPr>
      </w:pPr>
    </w:p>
    <w:p w14:paraId="4E9FE550" w14:textId="77777777" w:rsidR="008606F8" w:rsidRDefault="008606F8" w:rsidP="008606F8">
      <w:pPr>
        <w:pStyle w:val="NoSpacing"/>
        <w:spacing w:line="276" w:lineRule="auto"/>
        <w:rPr>
          <w:rFonts w:ascii="Arial" w:hAnsi="Arial" w:cs="Arial"/>
        </w:rPr>
      </w:pPr>
    </w:p>
    <w:p w14:paraId="672D0B45" w14:textId="77777777" w:rsidR="008606F8" w:rsidRDefault="008606F8" w:rsidP="008606F8">
      <w:pPr>
        <w:pStyle w:val="NoSpacing"/>
        <w:spacing w:line="276" w:lineRule="auto"/>
        <w:rPr>
          <w:rFonts w:ascii="Arial" w:hAnsi="Arial" w:cs="Arial"/>
        </w:rPr>
      </w:pPr>
    </w:p>
    <w:p w14:paraId="461654C5" w14:textId="77777777" w:rsidR="008606F8" w:rsidRDefault="008606F8" w:rsidP="008606F8">
      <w:pPr>
        <w:pStyle w:val="NoSpacing"/>
        <w:spacing w:line="276" w:lineRule="auto"/>
        <w:rPr>
          <w:rFonts w:ascii="Arial" w:hAnsi="Arial" w:cs="Arial"/>
        </w:rPr>
      </w:pPr>
    </w:p>
    <w:p w14:paraId="61BEE953" w14:textId="77777777" w:rsidR="008606F8" w:rsidRDefault="008606F8" w:rsidP="008606F8">
      <w:pPr>
        <w:pStyle w:val="NoSpacing"/>
        <w:spacing w:line="276" w:lineRule="auto"/>
        <w:rPr>
          <w:rFonts w:ascii="Arial" w:hAnsi="Arial" w:cs="Arial"/>
        </w:rPr>
      </w:pPr>
    </w:p>
    <w:p w14:paraId="7409F43C" w14:textId="77777777" w:rsidR="008606F8" w:rsidRDefault="008606F8" w:rsidP="008606F8">
      <w:pPr>
        <w:pStyle w:val="NoSpacing"/>
        <w:spacing w:line="276" w:lineRule="auto"/>
        <w:rPr>
          <w:rFonts w:ascii="Arial" w:hAnsi="Arial" w:cs="Arial"/>
        </w:rPr>
      </w:pPr>
    </w:p>
    <w:p w14:paraId="3CEB8EE5" w14:textId="77777777" w:rsidR="008606F8" w:rsidRDefault="008606F8" w:rsidP="008606F8">
      <w:pPr>
        <w:pStyle w:val="NoSpacing"/>
        <w:spacing w:line="276" w:lineRule="auto"/>
        <w:rPr>
          <w:rFonts w:ascii="Arial" w:hAnsi="Arial" w:cs="Arial"/>
        </w:rPr>
      </w:pPr>
    </w:p>
    <w:p w14:paraId="33D5ACA7" w14:textId="77777777" w:rsidR="008606F8" w:rsidRDefault="008606F8" w:rsidP="008606F8">
      <w:pPr>
        <w:pStyle w:val="NoSpacing"/>
        <w:spacing w:line="276" w:lineRule="auto"/>
        <w:rPr>
          <w:rFonts w:ascii="Arial" w:hAnsi="Arial" w:cs="Arial"/>
        </w:rPr>
      </w:pPr>
    </w:p>
    <w:p w14:paraId="274D44C2" w14:textId="77777777" w:rsidR="008606F8" w:rsidRDefault="008606F8" w:rsidP="008606F8">
      <w:pPr>
        <w:pStyle w:val="NoSpacing"/>
        <w:spacing w:line="276" w:lineRule="auto"/>
        <w:rPr>
          <w:rFonts w:ascii="Arial" w:hAnsi="Arial" w:cs="Arial"/>
        </w:rPr>
      </w:pPr>
    </w:p>
    <w:p w14:paraId="5A5381E5" w14:textId="77777777" w:rsidR="008606F8" w:rsidRDefault="008606F8" w:rsidP="008606F8">
      <w:pPr>
        <w:pStyle w:val="NoSpacing"/>
        <w:spacing w:line="276" w:lineRule="auto"/>
        <w:rPr>
          <w:rFonts w:ascii="Arial" w:hAnsi="Arial" w:cs="Arial"/>
        </w:rPr>
      </w:pPr>
    </w:p>
    <w:p w14:paraId="50878DAF" w14:textId="77777777" w:rsidR="008606F8" w:rsidRDefault="008606F8" w:rsidP="008606F8">
      <w:pPr>
        <w:pStyle w:val="NoSpacing"/>
        <w:spacing w:line="276" w:lineRule="auto"/>
        <w:rPr>
          <w:rFonts w:ascii="Arial" w:hAnsi="Arial" w:cs="Arial"/>
          <w:b/>
          <w:bCs/>
        </w:rPr>
      </w:pPr>
    </w:p>
    <w:p w14:paraId="7B535C83" w14:textId="77777777" w:rsidR="008606F8" w:rsidRDefault="008606F8" w:rsidP="008606F8">
      <w:pPr>
        <w:pStyle w:val="NoSpacing"/>
        <w:spacing w:line="276" w:lineRule="auto"/>
        <w:rPr>
          <w:rFonts w:ascii="Arial" w:hAnsi="Arial" w:cs="Arial"/>
        </w:rPr>
      </w:pPr>
    </w:p>
    <w:p w14:paraId="77282C8B" w14:textId="77777777" w:rsidR="008606F8" w:rsidRDefault="008606F8">
      <w:pPr>
        <w:rPr>
          <w:rFonts w:ascii="Arial" w:eastAsiaTheme="minorHAnsi" w:hAnsi="Arial" w:cs="Arial"/>
          <w:b/>
          <w:bCs/>
          <w:sz w:val="22"/>
          <w:szCs w:val="22"/>
          <w:lang w:eastAsia="en-US"/>
        </w:rPr>
      </w:pPr>
      <w:r>
        <w:rPr>
          <w:rFonts w:ascii="Arial" w:hAnsi="Arial" w:cs="Arial"/>
          <w:b/>
          <w:bCs/>
        </w:rPr>
        <w:br w:type="page"/>
      </w:r>
    </w:p>
    <w:p w14:paraId="4810F85D" w14:textId="6027EFD2" w:rsidR="008606F8" w:rsidRDefault="008606F8" w:rsidP="008606F8">
      <w:pPr>
        <w:pStyle w:val="NoSpacing"/>
        <w:spacing w:line="276" w:lineRule="auto"/>
        <w:rPr>
          <w:rFonts w:ascii="Arial" w:hAnsi="Arial" w:cs="Arial"/>
          <w:b/>
          <w:bCs/>
        </w:rPr>
      </w:pPr>
      <w:r>
        <w:rPr>
          <w:rFonts w:ascii="Arial" w:hAnsi="Arial" w:cs="Arial"/>
          <w:b/>
          <w:bCs/>
        </w:rPr>
        <w:lastRenderedPageBreak/>
        <w:t>References</w:t>
      </w:r>
    </w:p>
    <w:p w14:paraId="4E14DB7B" w14:textId="77777777" w:rsidR="008606F8" w:rsidRPr="00D61193" w:rsidRDefault="008606F8" w:rsidP="00FB6500">
      <w:pPr>
        <w:pStyle w:val="NoSpacing"/>
        <w:spacing w:line="276" w:lineRule="auto"/>
        <w:rPr>
          <w:rFonts w:ascii="Arial" w:hAnsi="Arial" w:cs="Arial"/>
          <w:sz w:val="21"/>
          <w:szCs w:val="21"/>
        </w:rPr>
      </w:pPr>
    </w:p>
    <w:p w14:paraId="3D145994" w14:textId="77777777" w:rsidR="00FB6500" w:rsidRPr="00FB6500" w:rsidRDefault="008606F8" w:rsidP="00FB6500">
      <w:pPr>
        <w:pStyle w:val="Bibliography"/>
        <w:spacing w:line="276" w:lineRule="auto"/>
        <w:rPr>
          <w:rFonts w:ascii="Arial" w:hAnsi="Arial" w:cs="Arial"/>
          <w:sz w:val="22"/>
        </w:rPr>
      </w:pPr>
      <w:r w:rsidRPr="00D61193">
        <w:rPr>
          <w:rFonts w:ascii="Arial" w:hAnsi="Arial" w:cs="Arial"/>
          <w:sz w:val="22"/>
          <w:szCs w:val="22"/>
        </w:rPr>
        <w:fldChar w:fldCharType="begin" w:fldLock="1"/>
      </w:r>
      <w:r w:rsidR="00FB6500">
        <w:rPr>
          <w:rFonts w:ascii="Arial" w:hAnsi="Arial" w:cs="Arial"/>
          <w:sz w:val="22"/>
          <w:szCs w:val="22"/>
        </w:rPr>
        <w:instrText xml:space="preserve"> ADDIN ZOTERO_BIBL {"uncited":[],"omitted":[],"custom":[]} CSL_BIBLIOGRAPHY </w:instrText>
      </w:r>
      <w:r w:rsidRPr="00D61193">
        <w:rPr>
          <w:rFonts w:ascii="Arial" w:hAnsi="Arial" w:cs="Arial"/>
          <w:sz w:val="22"/>
          <w:szCs w:val="22"/>
        </w:rPr>
        <w:fldChar w:fldCharType="separate"/>
      </w:r>
      <w:r w:rsidR="00FB6500" w:rsidRPr="00FB6500">
        <w:rPr>
          <w:rFonts w:ascii="Arial" w:hAnsi="Arial" w:cs="Arial"/>
          <w:sz w:val="22"/>
        </w:rPr>
        <w:t>1.</w:t>
      </w:r>
      <w:r w:rsidR="00FB6500" w:rsidRPr="00FB6500">
        <w:rPr>
          <w:rFonts w:ascii="Arial" w:hAnsi="Arial" w:cs="Arial"/>
          <w:sz w:val="22"/>
        </w:rPr>
        <w:tab/>
        <w:t xml:space="preserve">Murray, C. J. L., Ezzati, M., Lopez, A. D., Rodgers, A. &amp; Vander Hoorn, S. Comparative quantification of health risks: conceptual framework and methodological issues. </w:t>
      </w:r>
      <w:r w:rsidR="00FB6500" w:rsidRPr="00FB6500">
        <w:rPr>
          <w:rFonts w:ascii="Arial" w:hAnsi="Arial" w:cs="Arial"/>
          <w:i/>
          <w:iCs/>
          <w:sz w:val="22"/>
        </w:rPr>
        <w:t>Popul. Health Metr.</w:t>
      </w:r>
      <w:r w:rsidR="00FB6500" w:rsidRPr="00FB6500">
        <w:rPr>
          <w:rFonts w:ascii="Arial" w:hAnsi="Arial" w:cs="Arial"/>
          <w:sz w:val="22"/>
        </w:rPr>
        <w:t xml:space="preserve"> </w:t>
      </w:r>
      <w:r w:rsidR="00FB6500" w:rsidRPr="00FB6500">
        <w:rPr>
          <w:rFonts w:ascii="Arial" w:hAnsi="Arial" w:cs="Arial"/>
          <w:b/>
          <w:bCs/>
          <w:sz w:val="22"/>
        </w:rPr>
        <w:t>1</w:t>
      </w:r>
      <w:r w:rsidR="00FB6500" w:rsidRPr="00FB6500">
        <w:rPr>
          <w:rFonts w:ascii="Arial" w:hAnsi="Arial" w:cs="Arial"/>
          <w:sz w:val="22"/>
        </w:rPr>
        <w:t>, 1 (2003).</w:t>
      </w:r>
    </w:p>
    <w:p w14:paraId="50BD466D"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w:t>
      </w:r>
      <w:r w:rsidRPr="00FB6500">
        <w:rPr>
          <w:rFonts w:ascii="Arial" w:hAnsi="Arial" w:cs="Arial"/>
          <w:sz w:val="22"/>
        </w:rPr>
        <w:tab/>
        <w:t xml:space="preserve">Lim, S. S. </w:t>
      </w:r>
      <w:r w:rsidRPr="00FB6500">
        <w:rPr>
          <w:rFonts w:ascii="Arial" w:hAnsi="Arial" w:cs="Arial"/>
          <w:i/>
          <w:iCs/>
          <w:sz w:val="22"/>
        </w:rPr>
        <w:t>et al.</w:t>
      </w:r>
      <w:r w:rsidRPr="00FB6500">
        <w:rPr>
          <w:rFonts w:ascii="Arial" w:hAnsi="Arial" w:cs="Arial"/>
          <w:sz w:val="22"/>
        </w:rPr>
        <w:t xml:space="preserve"> A comparative risk assessment of burden of disease and injury attributable to 67 risk factors and risk factor clusters in 21 regions, 1990–2010: a systematic analysis for the Global Burden of Disease Study 2010. </w:t>
      </w:r>
      <w:r w:rsidRPr="00FB6500">
        <w:rPr>
          <w:rFonts w:ascii="Arial" w:hAnsi="Arial" w:cs="Arial"/>
          <w:i/>
          <w:iCs/>
          <w:sz w:val="22"/>
        </w:rPr>
        <w:t>The Lancet</w:t>
      </w:r>
      <w:r w:rsidRPr="00FB6500">
        <w:rPr>
          <w:rFonts w:ascii="Arial" w:hAnsi="Arial" w:cs="Arial"/>
          <w:sz w:val="22"/>
        </w:rPr>
        <w:t xml:space="preserve"> </w:t>
      </w:r>
      <w:r w:rsidRPr="00FB6500">
        <w:rPr>
          <w:rFonts w:ascii="Arial" w:hAnsi="Arial" w:cs="Arial"/>
          <w:b/>
          <w:bCs/>
          <w:sz w:val="22"/>
        </w:rPr>
        <w:t>380</w:t>
      </w:r>
      <w:r w:rsidRPr="00FB6500">
        <w:rPr>
          <w:rFonts w:ascii="Arial" w:hAnsi="Arial" w:cs="Arial"/>
          <w:sz w:val="22"/>
        </w:rPr>
        <w:t>, 2224–2260 (2012).</w:t>
      </w:r>
    </w:p>
    <w:p w14:paraId="08439E44"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w:t>
      </w:r>
      <w:r w:rsidRPr="00FB6500">
        <w:rPr>
          <w:rFonts w:ascii="Arial" w:hAnsi="Arial" w:cs="Arial"/>
          <w:sz w:val="22"/>
        </w:rPr>
        <w:tab/>
        <w:t xml:space="preserve">Forouzanfar, M. H. </w:t>
      </w:r>
      <w:r w:rsidRPr="00FB6500">
        <w:rPr>
          <w:rFonts w:ascii="Arial" w:hAnsi="Arial" w:cs="Arial"/>
          <w:i/>
          <w:iCs/>
          <w:sz w:val="22"/>
        </w:rPr>
        <w:t>et al.</w:t>
      </w:r>
      <w:r w:rsidRPr="00FB6500">
        <w:rPr>
          <w:rFonts w:ascii="Arial" w:hAnsi="Arial" w:cs="Arial"/>
          <w:sz w:val="22"/>
        </w:rPr>
        <w:t xml:space="preserve"> Global, regional, and national comparative risk assessment of 79 behavioural, environmental and occupational, and metabolic risks or clusters of risks in 188 countries, 1990–2013: a systematic analysis for the Global Burden of Disease Study 2013. </w:t>
      </w:r>
      <w:r w:rsidRPr="00FB6500">
        <w:rPr>
          <w:rFonts w:ascii="Arial" w:hAnsi="Arial" w:cs="Arial"/>
          <w:i/>
          <w:iCs/>
          <w:sz w:val="22"/>
        </w:rPr>
        <w:t>The Lancet</w:t>
      </w:r>
      <w:r w:rsidRPr="00FB6500">
        <w:rPr>
          <w:rFonts w:ascii="Arial" w:hAnsi="Arial" w:cs="Arial"/>
          <w:sz w:val="22"/>
        </w:rPr>
        <w:t xml:space="preserve"> </w:t>
      </w:r>
      <w:r w:rsidRPr="00FB6500">
        <w:rPr>
          <w:rFonts w:ascii="Arial" w:hAnsi="Arial" w:cs="Arial"/>
          <w:b/>
          <w:bCs/>
          <w:sz w:val="22"/>
        </w:rPr>
        <w:t>386</w:t>
      </w:r>
      <w:r w:rsidRPr="00FB6500">
        <w:rPr>
          <w:rFonts w:ascii="Arial" w:hAnsi="Arial" w:cs="Arial"/>
          <w:sz w:val="22"/>
        </w:rPr>
        <w:t>, 2287–2323 (2015).</w:t>
      </w:r>
    </w:p>
    <w:p w14:paraId="251B41F0"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4.</w:t>
      </w:r>
      <w:r w:rsidRPr="00FB6500">
        <w:rPr>
          <w:rFonts w:ascii="Arial" w:hAnsi="Arial" w:cs="Arial"/>
          <w:sz w:val="22"/>
        </w:rPr>
        <w:tab/>
        <w:t xml:space="preserve">Murray, C. J. L. </w:t>
      </w:r>
      <w:r w:rsidRPr="00FB6500">
        <w:rPr>
          <w:rFonts w:ascii="Arial" w:hAnsi="Arial" w:cs="Arial"/>
          <w:i/>
          <w:iCs/>
          <w:sz w:val="22"/>
        </w:rPr>
        <w:t>et al.</w:t>
      </w:r>
      <w:r w:rsidRPr="00FB6500">
        <w:rPr>
          <w:rFonts w:ascii="Arial" w:hAnsi="Arial" w:cs="Arial"/>
          <w:sz w:val="22"/>
        </w:rPr>
        <w:t xml:space="preserve"> GBD 2010: design, definitions, and metrics. </w:t>
      </w:r>
      <w:r w:rsidRPr="00FB6500">
        <w:rPr>
          <w:rFonts w:ascii="Arial" w:hAnsi="Arial" w:cs="Arial"/>
          <w:i/>
          <w:iCs/>
          <w:sz w:val="22"/>
        </w:rPr>
        <w:t>Lancet</w:t>
      </w:r>
      <w:r w:rsidRPr="00FB6500">
        <w:rPr>
          <w:rFonts w:ascii="Arial" w:hAnsi="Arial" w:cs="Arial"/>
          <w:sz w:val="22"/>
        </w:rPr>
        <w:t xml:space="preserve"> </w:t>
      </w:r>
      <w:r w:rsidRPr="00FB6500">
        <w:rPr>
          <w:rFonts w:ascii="Arial" w:hAnsi="Arial" w:cs="Arial"/>
          <w:b/>
          <w:bCs/>
          <w:sz w:val="22"/>
        </w:rPr>
        <w:t>380</w:t>
      </w:r>
      <w:r w:rsidRPr="00FB6500">
        <w:rPr>
          <w:rFonts w:ascii="Arial" w:hAnsi="Arial" w:cs="Arial"/>
          <w:sz w:val="22"/>
        </w:rPr>
        <w:t>, 2063–2066 (2012).</w:t>
      </w:r>
    </w:p>
    <w:p w14:paraId="21BD669C"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5.</w:t>
      </w:r>
      <w:r w:rsidRPr="00FB6500">
        <w:rPr>
          <w:rFonts w:ascii="Arial" w:hAnsi="Arial" w:cs="Arial"/>
          <w:sz w:val="22"/>
        </w:rPr>
        <w:tab/>
        <w:t xml:space="preserve">Wang, H. </w:t>
      </w:r>
      <w:r w:rsidRPr="00FB6500">
        <w:rPr>
          <w:rFonts w:ascii="Arial" w:hAnsi="Arial" w:cs="Arial"/>
          <w:i/>
          <w:iCs/>
          <w:sz w:val="22"/>
        </w:rPr>
        <w:t>et al.</w:t>
      </w:r>
      <w:r w:rsidRPr="00FB6500">
        <w:rPr>
          <w:rFonts w:ascii="Arial" w:hAnsi="Arial" w:cs="Arial"/>
          <w:sz w:val="22"/>
        </w:rPr>
        <w:t xml:space="preserve"> Global age-sex-specific fertility, mortality, healthy life expectancy (HALE), and population estimates in 204 countries and territories, 1950–2019: a comprehensive demographic analysis for the Global Burden of Disease Study 2019. </w:t>
      </w:r>
      <w:r w:rsidRPr="00FB6500">
        <w:rPr>
          <w:rFonts w:ascii="Arial" w:hAnsi="Arial" w:cs="Arial"/>
          <w:i/>
          <w:iCs/>
          <w:sz w:val="22"/>
        </w:rPr>
        <w:t>The Lancet</w:t>
      </w:r>
      <w:r w:rsidRPr="00FB6500">
        <w:rPr>
          <w:rFonts w:ascii="Arial" w:hAnsi="Arial" w:cs="Arial"/>
          <w:sz w:val="22"/>
        </w:rPr>
        <w:t xml:space="preserve"> </w:t>
      </w:r>
      <w:r w:rsidRPr="00FB6500">
        <w:rPr>
          <w:rFonts w:ascii="Arial" w:hAnsi="Arial" w:cs="Arial"/>
          <w:b/>
          <w:bCs/>
          <w:sz w:val="22"/>
        </w:rPr>
        <w:t>396</w:t>
      </w:r>
      <w:r w:rsidRPr="00FB6500">
        <w:rPr>
          <w:rFonts w:ascii="Arial" w:hAnsi="Arial" w:cs="Arial"/>
          <w:sz w:val="22"/>
        </w:rPr>
        <w:t>, 1160–1203 (2020).</w:t>
      </w:r>
    </w:p>
    <w:p w14:paraId="7A164104"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6.</w:t>
      </w:r>
      <w:r w:rsidRPr="00FB6500">
        <w:rPr>
          <w:rFonts w:ascii="Arial" w:hAnsi="Arial" w:cs="Arial"/>
          <w:sz w:val="22"/>
        </w:rPr>
        <w:tab/>
        <w:t xml:space="preserve">NCD Risk Factor Collaboration (NCD-RisC). Trends in adult body-mass index in 200 countries from 1975 to 2014: a pooled analysis of 1698 population-based measurement studies with 19·2 million participants. </w:t>
      </w:r>
      <w:r w:rsidRPr="00FB6500">
        <w:rPr>
          <w:rFonts w:ascii="Arial" w:hAnsi="Arial" w:cs="Arial"/>
          <w:i/>
          <w:iCs/>
          <w:sz w:val="22"/>
        </w:rPr>
        <w:t>The Lancet</w:t>
      </w:r>
      <w:r w:rsidRPr="00FB6500">
        <w:rPr>
          <w:rFonts w:ascii="Arial" w:hAnsi="Arial" w:cs="Arial"/>
          <w:sz w:val="22"/>
        </w:rPr>
        <w:t xml:space="preserve"> </w:t>
      </w:r>
      <w:r w:rsidRPr="00FB6500">
        <w:rPr>
          <w:rFonts w:ascii="Arial" w:hAnsi="Arial" w:cs="Arial"/>
          <w:b/>
          <w:bCs/>
          <w:sz w:val="22"/>
        </w:rPr>
        <w:t>387</w:t>
      </w:r>
      <w:r w:rsidRPr="00FB6500">
        <w:rPr>
          <w:rFonts w:ascii="Arial" w:hAnsi="Arial" w:cs="Arial"/>
          <w:sz w:val="22"/>
        </w:rPr>
        <w:t>, 1377–1396 (2016).</w:t>
      </w:r>
    </w:p>
    <w:p w14:paraId="42C92832"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7.</w:t>
      </w:r>
      <w:r w:rsidRPr="00FB6500">
        <w:rPr>
          <w:rFonts w:ascii="Arial" w:hAnsi="Arial" w:cs="Arial"/>
          <w:sz w:val="22"/>
        </w:rPr>
        <w:tab/>
        <w:t xml:space="preserve">Afshin, A., Micha, R., Khatibzadeh, S. &amp; Mozaffarian, D. Consumption of nuts and legumes and risk of incident ischemic heart disease, stroke, and diabetes: a systematic review and meta-analysis. </w:t>
      </w:r>
      <w:r w:rsidRPr="00FB6500">
        <w:rPr>
          <w:rFonts w:ascii="Arial" w:hAnsi="Arial" w:cs="Arial"/>
          <w:i/>
          <w:iCs/>
          <w:sz w:val="22"/>
        </w:rPr>
        <w:t>Am. J. Clin. Nutr.</w:t>
      </w:r>
      <w:r w:rsidRPr="00FB6500">
        <w:rPr>
          <w:rFonts w:ascii="Arial" w:hAnsi="Arial" w:cs="Arial"/>
          <w:sz w:val="22"/>
        </w:rPr>
        <w:t xml:space="preserve"> ajcn.076901 (2014) doi:10.3945/ajcn.113.076901.</w:t>
      </w:r>
    </w:p>
    <w:p w14:paraId="3A17D5D0"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8.</w:t>
      </w:r>
      <w:r w:rsidRPr="00FB6500">
        <w:rPr>
          <w:rFonts w:ascii="Arial" w:hAnsi="Arial" w:cs="Arial"/>
          <w:sz w:val="22"/>
        </w:rPr>
        <w:tab/>
        <w:t xml:space="preserve">Aune, D. </w:t>
      </w:r>
      <w:r w:rsidRPr="00FB6500">
        <w:rPr>
          <w:rFonts w:ascii="Arial" w:hAnsi="Arial" w:cs="Arial"/>
          <w:i/>
          <w:iCs/>
          <w:sz w:val="22"/>
        </w:rPr>
        <w:t>et al.</w:t>
      </w:r>
      <w:r w:rsidRPr="00FB6500">
        <w:rPr>
          <w:rFonts w:ascii="Arial" w:hAnsi="Arial" w:cs="Arial"/>
          <w:sz w:val="22"/>
        </w:rPr>
        <w:t xml:space="preserve"> Nut consumption and risk of cardiovascular disease, total cancer, all-cause and cause-specific mortality: a systematic review and dose-response meta-analysis of prospective studies. </w:t>
      </w:r>
      <w:r w:rsidRPr="00FB6500">
        <w:rPr>
          <w:rFonts w:ascii="Arial" w:hAnsi="Arial" w:cs="Arial"/>
          <w:i/>
          <w:iCs/>
          <w:sz w:val="22"/>
        </w:rPr>
        <w:t>BMC Med.</w:t>
      </w:r>
      <w:r w:rsidRPr="00FB6500">
        <w:rPr>
          <w:rFonts w:ascii="Arial" w:hAnsi="Arial" w:cs="Arial"/>
          <w:sz w:val="22"/>
        </w:rPr>
        <w:t xml:space="preserve"> </w:t>
      </w:r>
      <w:r w:rsidRPr="00FB6500">
        <w:rPr>
          <w:rFonts w:ascii="Arial" w:hAnsi="Arial" w:cs="Arial"/>
          <w:b/>
          <w:bCs/>
          <w:sz w:val="22"/>
        </w:rPr>
        <w:t>14</w:t>
      </w:r>
      <w:r w:rsidRPr="00FB6500">
        <w:rPr>
          <w:rFonts w:ascii="Arial" w:hAnsi="Arial" w:cs="Arial"/>
          <w:sz w:val="22"/>
        </w:rPr>
        <w:t>, 207 (2016).</w:t>
      </w:r>
    </w:p>
    <w:p w14:paraId="3F7269A0"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9.</w:t>
      </w:r>
      <w:r w:rsidRPr="00FB6500">
        <w:rPr>
          <w:rFonts w:ascii="Arial" w:hAnsi="Arial" w:cs="Arial"/>
          <w:sz w:val="22"/>
        </w:rPr>
        <w:tab/>
        <w:t xml:space="preserve">Aune, D. </w:t>
      </w:r>
      <w:r w:rsidRPr="00FB6500">
        <w:rPr>
          <w:rFonts w:ascii="Arial" w:hAnsi="Arial" w:cs="Arial"/>
          <w:i/>
          <w:iCs/>
          <w:sz w:val="22"/>
        </w:rPr>
        <w:t>et al.</w:t>
      </w:r>
      <w:r w:rsidRPr="00FB6500">
        <w:rPr>
          <w:rFonts w:ascii="Arial" w:hAnsi="Arial" w:cs="Arial"/>
          <w:sz w:val="22"/>
        </w:rPr>
        <w:t xml:space="preserve"> Fruit and vegetable intake and the risk of cardiovascular disease, total cancer and all-cause mortality–a systematic review and dose-response meta-analysis of prospective studies. </w:t>
      </w:r>
      <w:r w:rsidRPr="00FB6500">
        <w:rPr>
          <w:rFonts w:ascii="Arial" w:hAnsi="Arial" w:cs="Arial"/>
          <w:i/>
          <w:iCs/>
          <w:sz w:val="22"/>
        </w:rPr>
        <w:t>Int. J. Epidemiol.</w:t>
      </w:r>
      <w:r w:rsidRPr="00FB6500">
        <w:rPr>
          <w:rFonts w:ascii="Arial" w:hAnsi="Arial" w:cs="Arial"/>
          <w:sz w:val="22"/>
        </w:rPr>
        <w:t xml:space="preserve"> (2016).</w:t>
      </w:r>
    </w:p>
    <w:p w14:paraId="234AE988"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0.</w:t>
      </w:r>
      <w:r w:rsidRPr="00FB6500">
        <w:rPr>
          <w:rFonts w:ascii="Arial" w:hAnsi="Arial" w:cs="Arial"/>
          <w:sz w:val="22"/>
        </w:rPr>
        <w:tab/>
        <w:t xml:space="preserve">Bechthold, A. </w:t>
      </w:r>
      <w:r w:rsidRPr="00FB6500">
        <w:rPr>
          <w:rFonts w:ascii="Arial" w:hAnsi="Arial" w:cs="Arial"/>
          <w:i/>
          <w:iCs/>
          <w:sz w:val="22"/>
        </w:rPr>
        <w:t>et al.</w:t>
      </w:r>
      <w:r w:rsidRPr="00FB6500">
        <w:rPr>
          <w:rFonts w:ascii="Arial" w:hAnsi="Arial" w:cs="Arial"/>
          <w:sz w:val="22"/>
        </w:rPr>
        <w:t xml:space="preserve"> Food groups and risk of coronary heart disease, stroke and heart failure: A systematic review and dose-response meta-analysis of prospective studies. </w:t>
      </w:r>
      <w:r w:rsidRPr="00FB6500">
        <w:rPr>
          <w:rFonts w:ascii="Arial" w:hAnsi="Arial" w:cs="Arial"/>
          <w:i/>
          <w:iCs/>
          <w:sz w:val="22"/>
        </w:rPr>
        <w:t>Crit. Rev. Food Sci. Nutr.</w:t>
      </w:r>
      <w:r w:rsidRPr="00FB6500">
        <w:rPr>
          <w:rFonts w:ascii="Arial" w:hAnsi="Arial" w:cs="Arial"/>
          <w:sz w:val="22"/>
        </w:rPr>
        <w:t xml:space="preserve"> </w:t>
      </w:r>
      <w:r w:rsidRPr="00FB6500">
        <w:rPr>
          <w:rFonts w:ascii="Arial" w:hAnsi="Arial" w:cs="Arial"/>
          <w:b/>
          <w:bCs/>
          <w:sz w:val="22"/>
        </w:rPr>
        <w:t>59</w:t>
      </w:r>
      <w:r w:rsidRPr="00FB6500">
        <w:rPr>
          <w:rFonts w:ascii="Arial" w:hAnsi="Arial" w:cs="Arial"/>
          <w:sz w:val="22"/>
        </w:rPr>
        <w:t>, 1071–1090 (2019).</w:t>
      </w:r>
    </w:p>
    <w:p w14:paraId="0BEDC80C"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1.</w:t>
      </w:r>
      <w:r w:rsidRPr="00FB6500">
        <w:rPr>
          <w:rFonts w:ascii="Arial" w:hAnsi="Arial" w:cs="Arial"/>
          <w:sz w:val="22"/>
        </w:rPr>
        <w:tab/>
        <w:t xml:space="preserve">Schwingshackl, L. </w:t>
      </w:r>
      <w:r w:rsidRPr="00FB6500">
        <w:rPr>
          <w:rFonts w:ascii="Arial" w:hAnsi="Arial" w:cs="Arial"/>
          <w:i/>
          <w:iCs/>
          <w:sz w:val="22"/>
        </w:rPr>
        <w:t>et al.</w:t>
      </w:r>
      <w:r w:rsidRPr="00FB6500">
        <w:rPr>
          <w:rFonts w:ascii="Arial" w:hAnsi="Arial" w:cs="Arial"/>
          <w:sz w:val="22"/>
        </w:rPr>
        <w:t xml:space="preserve"> Food groups and risk of type 2 diabetes mellitus: a systematic review and meta-analysis of prospective studies. </w:t>
      </w:r>
      <w:r w:rsidRPr="00FB6500">
        <w:rPr>
          <w:rFonts w:ascii="Arial" w:hAnsi="Arial" w:cs="Arial"/>
          <w:i/>
          <w:iCs/>
          <w:sz w:val="22"/>
        </w:rPr>
        <w:t>Eur. J. Epidemiol.</w:t>
      </w:r>
      <w:r w:rsidRPr="00FB6500">
        <w:rPr>
          <w:rFonts w:ascii="Arial" w:hAnsi="Arial" w:cs="Arial"/>
          <w:sz w:val="22"/>
        </w:rPr>
        <w:t xml:space="preserve"> </w:t>
      </w:r>
      <w:r w:rsidRPr="00FB6500">
        <w:rPr>
          <w:rFonts w:ascii="Arial" w:hAnsi="Arial" w:cs="Arial"/>
          <w:b/>
          <w:bCs/>
          <w:sz w:val="22"/>
        </w:rPr>
        <w:t>32</w:t>
      </w:r>
      <w:r w:rsidRPr="00FB6500">
        <w:rPr>
          <w:rFonts w:ascii="Arial" w:hAnsi="Arial" w:cs="Arial"/>
          <w:sz w:val="22"/>
        </w:rPr>
        <w:t>, 363–375 (2017).</w:t>
      </w:r>
    </w:p>
    <w:p w14:paraId="3C202C55"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2.</w:t>
      </w:r>
      <w:r w:rsidRPr="00FB6500">
        <w:rPr>
          <w:rFonts w:ascii="Arial" w:hAnsi="Arial" w:cs="Arial"/>
          <w:sz w:val="22"/>
        </w:rPr>
        <w:tab/>
        <w:t xml:space="preserve">Schwingshackl, L. </w:t>
      </w:r>
      <w:r w:rsidRPr="00FB6500">
        <w:rPr>
          <w:rFonts w:ascii="Arial" w:hAnsi="Arial" w:cs="Arial"/>
          <w:i/>
          <w:iCs/>
          <w:sz w:val="22"/>
        </w:rPr>
        <w:t>et al.</w:t>
      </w:r>
      <w:r w:rsidRPr="00FB6500">
        <w:rPr>
          <w:rFonts w:ascii="Arial" w:hAnsi="Arial" w:cs="Arial"/>
          <w:sz w:val="22"/>
        </w:rPr>
        <w:t xml:space="preserve"> Food groups and risk of colorectal cancer. </w:t>
      </w:r>
      <w:r w:rsidRPr="00FB6500">
        <w:rPr>
          <w:rFonts w:ascii="Arial" w:hAnsi="Arial" w:cs="Arial"/>
          <w:i/>
          <w:iCs/>
          <w:sz w:val="22"/>
        </w:rPr>
        <w:t>Int. J. Cancer</w:t>
      </w:r>
      <w:r w:rsidRPr="00FB6500">
        <w:rPr>
          <w:rFonts w:ascii="Arial" w:hAnsi="Arial" w:cs="Arial"/>
          <w:sz w:val="22"/>
        </w:rPr>
        <w:t xml:space="preserve"> </w:t>
      </w:r>
      <w:r w:rsidRPr="00FB6500">
        <w:rPr>
          <w:rFonts w:ascii="Arial" w:hAnsi="Arial" w:cs="Arial"/>
          <w:b/>
          <w:bCs/>
          <w:sz w:val="22"/>
        </w:rPr>
        <w:t>142</w:t>
      </w:r>
      <w:r w:rsidRPr="00FB6500">
        <w:rPr>
          <w:rFonts w:ascii="Arial" w:hAnsi="Arial" w:cs="Arial"/>
          <w:sz w:val="22"/>
        </w:rPr>
        <w:t>, 1748–1758 (2018).</w:t>
      </w:r>
    </w:p>
    <w:p w14:paraId="395186A8"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3.</w:t>
      </w:r>
      <w:r w:rsidRPr="00FB6500">
        <w:rPr>
          <w:rFonts w:ascii="Arial" w:hAnsi="Arial" w:cs="Arial"/>
          <w:sz w:val="22"/>
        </w:rPr>
        <w:tab/>
        <w:t xml:space="preserve">Global BMI Mortality Collaboration, E. Di </w:t>
      </w:r>
      <w:r w:rsidRPr="00FB6500">
        <w:rPr>
          <w:rFonts w:ascii="Arial" w:hAnsi="Arial" w:cs="Arial"/>
          <w:i/>
          <w:iCs/>
          <w:sz w:val="22"/>
        </w:rPr>
        <w:t>et al.</w:t>
      </w:r>
      <w:r w:rsidRPr="00FB6500">
        <w:rPr>
          <w:rFonts w:ascii="Arial" w:hAnsi="Arial" w:cs="Arial"/>
          <w:sz w:val="22"/>
        </w:rPr>
        <w:t xml:space="preserve"> Body-mass index and all-cause mortality: individual-participant-data meta-analysis of 239 prospective studies in four continents. </w:t>
      </w:r>
      <w:r w:rsidRPr="00FB6500">
        <w:rPr>
          <w:rFonts w:ascii="Arial" w:hAnsi="Arial" w:cs="Arial"/>
          <w:i/>
          <w:iCs/>
          <w:sz w:val="22"/>
        </w:rPr>
        <w:t>Lancet Lond. Engl.</w:t>
      </w:r>
      <w:r w:rsidRPr="00FB6500">
        <w:rPr>
          <w:rFonts w:ascii="Arial" w:hAnsi="Arial" w:cs="Arial"/>
          <w:sz w:val="22"/>
        </w:rPr>
        <w:t xml:space="preserve"> </w:t>
      </w:r>
      <w:r w:rsidRPr="00FB6500">
        <w:rPr>
          <w:rFonts w:ascii="Arial" w:hAnsi="Arial" w:cs="Arial"/>
          <w:b/>
          <w:bCs/>
          <w:sz w:val="22"/>
        </w:rPr>
        <w:t>388</w:t>
      </w:r>
      <w:r w:rsidRPr="00FB6500">
        <w:rPr>
          <w:rFonts w:ascii="Arial" w:hAnsi="Arial" w:cs="Arial"/>
          <w:sz w:val="22"/>
        </w:rPr>
        <w:t>, 776–86 (2016).</w:t>
      </w:r>
    </w:p>
    <w:p w14:paraId="07A7A357"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4.</w:t>
      </w:r>
      <w:r w:rsidRPr="00FB6500">
        <w:rPr>
          <w:rFonts w:ascii="Arial" w:hAnsi="Arial" w:cs="Arial"/>
          <w:sz w:val="22"/>
        </w:rPr>
        <w:tab/>
        <w:t xml:space="preserve">Singh, G. M. </w:t>
      </w:r>
      <w:r w:rsidRPr="00FB6500">
        <w:rPr>
          <w:rFonts w:ascii="Arial" w:hAnsi="Arial" w:cs="Arial"/>
          <w:i/>
          <w:iCs/>
          <w:sz w:val="22"/>
        </w:rPr>
        <w:t>et al.</w:t>
      </w:r>
      <w:r w:rsidRPr="00FB6500">
        <w:rPr>
          <w:rFonts w:ascii="Arial" w:hAnsi="Arial" w:cs="Arial"/>
          <w:sz w:val="22"/>
        </w:rPr>
        <w:t xml:space="preserve"> The Age-Specific Quantitative Effects of Metabolic Risk Factors on Cardiovascular Diseases and Diabetes: A Pooled Analysis. </w:t>
      </w:r>
      <w:r w:rsidRPr="00FB6500">
        <w:rPr>
          <w:rFonts w:ascii="Arial" w:hAnsi="Arial" w:cs="Arial"/>
          <w:i/>
          <w:iCs/>
          <w:sz w:val="22"/>
        </w:rPr>
        <w:t>PLOS ONE</w:t>
      </w:r>
      <w:r w:rsidRPr="00FB6500">
        <w:rPr>
          <w:rFonts w:ascii="Arial" w:hAnsi="Arial" w:cs="Arial"/>
          <w:sz w:val="22"/>
        </w:rPr>
        <w:t xml:space="preserve"> </w:t>
      </w:r>
      <w:r w:rsidRPr="00FB6500">
        <w:rPr>
          <w:rFonts w:ascii="Arial" w:hAnsi="Arial" w:cs="Arial"/>
          <w:b/>
          <w:bCs/>
          <w:sz w:val="22"/>
        </w:rPr>
        <w:t>8</w:t>
      </w:r>
      <w:r w:rsidRPr="00FB6500">
        <w:rPr>
          <w:rFonts w:ascii="Arial" w:hAnsi="Arial" w:cs="Arial"/>
          <w:sz w:val="22"/>
        </w:rPr>
        <w:t>, e65174 (2013).</w:t>
      </w:r>
    </w:p>
    <w:p w14:paraId="4531FEF2"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5.</w:t>
      </w:r>
      <w:r w:rsidRPr="00FB6500">
        <w:rPr>
          <w:rFonts w:ascii="Arial" w:hAnsi="Arial" w:cs="Arial"/>
          <w:sz w:val="22"/>
        </w:rPr>
        <w:tab/>
        <w:t xml:space="preserve">Micha, R. </w:t>
      </w:r>
      <w:r w:rsidRPr="00FB6500">
        <w:rPr>
          <w:rFonts w:ascii="Arial" w:hAnsi="Arial" w:cs="Arial"/>
          <w:i/>
          <w:iCs/>
          <w:sz w:val="22"/>
        </w:rPr>
        <w:t>et al.</w:t>
      </w:r>
      <w:r w:rsidRPr="00FB6500">
        <w:rPr>
          <w:rFonts w:ascii="Arial" w:hAnsi="Arial" w:cs="Arial"/>
          <w:sz w:val="22"/>
        </w:rPr>
        <w:t xml:space="preserve"> Etiologic effects and optimal intakes of foods and nutrients for risk of cardiovascular diseases and diabetes: Systematic reviews and meta-analyses from the </w:t>
      </w:r>
      <w:r w:rsidRPr="00FB6500">
        <w:rPr>
          <w:rFonts w:ascii="Arial" w:hAnsi="Arial" w:cs="Arial"/>
          <w:sz w:val="22"/>
        </w:rPr>
        <w:lastRenderedPageBreak/>
        <w:t xml:space="preserve">Nutrition and Chronic Diseases Expert Group (NutriCoDE). </w:t>
      </w:r>
      <w:r w:rsidRPr="00FB6500">
        <w:rPr>
          <w:rFonts w:ascii="Arial" w:hAnsi="Arial" w:cs="Arial"/>
          <w:i/>
          <w:iCs/>
          <w:sz w:val="22"/>
        </w:rPr>
        <w:t>PLOS ONE</w:t>
      </w:r>
      <w:r w:rsidRPr="00FB6500">
        <w:rPr>
          <w:rFonts w:ascii="Arial" w:hAnsi="Arial" w:cs="Arial"/>
          <w:sz w:val="22"/>
        </w:rPr>
        <w:t xml:space="preserve"> </w:t>
      </w:r>
      <w:r w:rsidRPr="00FB6500">
        <w:rPr>
          <w:rFonts w:ascii="Arial" w:hAnsi="Arial" w:cs="Arial"/>
          <w:b/>
          <w:bCs/>
          <w:sz w:val="22"/>
        </w:rPr>
        <w:t>12</w:t>
      </w:r>
      <w:r w:rsidRPr="00FB6500">
        <w:rPr>
          <w:rFonts w:ascii="Arial" w:hAnsi="Arial" w:cs="Arial"/>
          <w:sz w:val="22"/>
        </w:rPr>
        <w:t>, e0175149 (2017).</w:t>
      </w:r>
    </w:p>
    <w:p w14:paraId="2A0E688D"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6.</w:t>
      </w:r>
      <w:r w:rsidRPr="00FB6500">
        <w:rPr>
          <w:rFonts w:ascii="Arial" w:hAnsi="Arial" w:cs="Arial"/>
          <w:sz w:val="22"/>
        </w:rPr>
        <w:tab/>
        <w:t xml:space="preserve">GBD 2017 Diet Collaborators, A. </w:t>
      </w:r>
      <w:r w:rsidRPr="00FB6500">
        <w:rPr>
          <w:rFonts w:ascii="Arial" w:hAnsi="Arial" w:cs="Arial"/>
          <w:i/>
          <w:iCs/>
          <w:sz w:val="22"/>
        </w:rPr>
        <w:t>et al.</w:t>
      </w:r>
      <w:r w:rsidRPr="00FB6500">
        <w:rPr>
          <w:rFonts w:ascii="Arial" w:hAnsi="Arial" w:cs="Arial"/>
          <w:sz w:val="22"/>
        </w:rPr>
        <w:t xml:space="preserve"> Health effects of dietary risks in 195 countries, 1990-2017: a systematic analysis for the Global Burden of Disease Study 2017. </w:t>
      </w:r>
      <w:r w:rsidRPr="00FB6500">
        <w:rPr>
          <w:rFonts w:ascii="Arial" w:hAnsi="Arial" w:cs="Arial"/>
          <w:i/>
          <w:iCs/>
          <w:sz w:val="22"/>
        </w:rPr>
        <w:t>Lancet Lond. Engl.</w:t>
      </w:r>
      <w:r w:rsidRPr="00FB6500">
        <w:rPr>
          <w:rFonts w:ascii="Arial" w:hAnsi="Arial" w:cs="Arial"/>
          <w:sz w:val="22"/>
        </w:rPr>
        <w:t xml:space="preserve"> </w:t>
      </w:r>
      <w:r w:rsidRPr="00FB6500">
        <w:rPr>
          <w:rFonts w:ascii="Arial" w:hAnsi="Arial" w:cs="Arial"/>
          <w:b/>
          <w:bCs/>
          <w:sz w:val="22"/>
        </w:rPr>
        <w:t>0</w:t>
      </w:r>
      <w:r w:rsidRPr="00FB6500">
        <w:rPr>
          <w:rFonts w:ascii="Arial" w:hAnsi="Arial" w:cs="Arial"/>
          <w:sz w:val="22"/>
        </w:rPr>
        <w:t>, (2019).</w:t>
      </w:r>
    </w:p>
    <w:p w14:paraId="05CDAC83"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7.</w:t>
      </w:r>
      <w:r w:rsidRPr="00FB6500">
        <w:rPr>
          <w:rFonts w:ascii="Arial" w:hAnsi="Arial" w:cs="Arial"/>
          <w:sz w:val="22"/>
        </w:rPr>
        <w:tab/>
        <w:t xml:space="preserve">Schwingshackl, L. </w:t>
      </w:r>
      <w:r w:rsidRPr="00FB6500">
        <w:rPr>
          <w:rFonts w:ascii="Arial" w:hAnsi="Arial" w:cs="Arial"/>
          <w:i/>
          <w:iCs/>
          <w:sz w:val="22"/>
        </w:rPr>
        <w:t>et al.</w:t>
      </w:r>
      <w:r w:rsidRPr="00FB6500">
        <w:rPr>
          <w:rFonts w:ascii="Arial" w:hAnsi="Arial" w:cs="Arial"/>
          <w:sz w:val="22"/>
        </w:rPr>
        <w:t xml:space="preserve"> Perspective: NutriGrade: A Scoring System to Assess and Judge the Meta-Evidence of Randomized Controlled Trials and Cohort Studies in Nutrition Research. </w:t>
      </w:r>
      <w:r w:rsidRPr="00FB6500">
        <w:rPr>
          <w:rFonts w:ascii="Arial" w:hAnsi="Arial" w:cs="Arial"/>
          <w:i/>
          <w:iCs/>
          <w:sz w:val="22"/>
        </w:rPr>
        <w:t>Adv. Nutr. Int. Rev. J.</w:t>
      </w:r>
      <w:r w:rsidRPr="00FB6500">
        <w:rPr>
          <w:rFonts w:ascii="Arial" w:hAnsi="Arial" w:cs="Arial"/>
          <w:sz w:val="22"/>
        </w:rPr>
        <w:t xml:space="preserve"> </w:t>
      </w:r>
      <w:r w:rsidRPr="00FB6500">
        <w:rPr>
          <w:rFonts w:ascii="Arial" w:hAnsi="Arial" w:cs="Arial"/>
          <w:b/>
          <w:bCs/>
          <w:sz w:val="22"/>
        </w:rPr>
        <w:t>7</w:t>
      </w:r>
      <w:r w:rsidRPr="00FB6500">
        <w:rPr>
          <w:rFonts w:ascii="Arial" w:hAnsi="Arial" w:cs="Arial"/>
          <w:sz w:val="22"/>
        </w:rPr>
        <w:t>, 994–1004 (2016).</w:t>
      </w:r>
    </w:p>
    <w:p w14:paraId="3E5FD569"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8.</w:t>
      </w:r>
      <w:r w:rsidRPr="00FB6500">
        <w:rPr>
          <w:rFonts w:ascii="Arial" w:hAnsi="Arial" w:cs="Arial"/>
          <w:sz w:val="22"/>
        </w:rPr>
        <w:tab/>
        <w:t>World Cancer Research Fund/American Institute for Cancer Research. Diet, Nutrition, Physical Activity and Cancer: A Global Perspective. Continuous Update Project Expert Report. (2018).</w:t>
      </w:r>
    </w:p>
    <w:p w14:paraId="7D8B0358"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19.</w:t>
      </w:r>
      <w:r w:rsidRPr="00FB6500">
        <w:rPr>
          <w:rFonts w:ascii="Arial" w:hAnsi="Arial" w:cs="Arial"/>
          <w:sz w:val="22"/>
        </w:rPr>
        <w:tab/>
        <w:t xml:space="preserve">Aune, D., Norat, T., Romundstad, P. &amp; Vatten, L. J. Dairy products and the risk of type 2 diabetes: a systematic review and dose-response meta-analysis of cohort studies. </w:t>
      </w:r>
      <w:r w:rsidRPr="00FB6500">
        <w:rPr>
          <w:rFonts w:ascii="Arial" w:hAnsi="Arial" w:cs="Arial"/>
          <w:i/>
          <w:iCs/>
          <w:sz w:val="22"/>
        </w:rPr>
        <w:t>Am. J. Clin. Nutr.</w:t>
      </w:r>
      <w:r w:rsidRPr="00FB6500">
        <w:rPr>
          <w:rFonts w:ascii="Arial" w:hAnsi="Arial" w:cs="Arial"/>
          <w:sz w:val="22"/>
        </w:rPr>
        <w:t xml:space="preserve"> </w:t>
      </w:r>
      <w:r w:rsidRPr="00FB6500">
        <w:rPr>
          <w:rFonts w:ascii="Arial" w:hAnsi="Arial" w:cs="Arial"/>
          <w:b/>
          <w:bCs/>
          <w:sz w:val="22"/>
        </w:rPr>
        <w:t>98</w:t>
      </w:r>
      <w:r w:rsidRPr="00FB6500">
        <w:rPr>
          <w:rFonts w:ascii="Arial" w:hAnsi="Arial" w:cs="Arial"/>
          <w:sz w:val="22"/>
        </w:rPr>
        <w:t>, 1066–1083 (2013).</w:t>
      </w:r>
    </w:p>
    <w:p w14:paraId="590C3DE1"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0.</w:t>
      </w:r>
      <w:r w:rsidRPr="00FB6500">
        <w:rPr>
          <w:rFonts w:ascii="Arial" w:hAnsi="Arial" w:cs="Arial"/>
          <w:sz w:val="22"/>
        </w:rPr>
        <w:tab/>
        <w:t xml:space="preserve">Aune, D. </w:t>
      </w:r>
      <w:r w:rsidRPr="00FB6500">
        <w:rPr>
          <w:rFonts w:ascii="Arial" w:hAnsi="Arial" w:cs="Arial"/>
          <w:i/>
          <w:iCs/>
          <w:sz w:val="22"/>
        </w:rPr>
        <w:t>et al.</w:t>
      </w:r>
      <w:r w:rsidRPr="00FB6500">
        <w:rPr>
          <w:rFonts w:ascii="Arial" w:hAnsi="Arial" w:cs="Arial"/>
          <w:sz w:val="22"/>
        </w:rPr>
        <w:t xml:space="preserve"> Dairy products and colorectal cancer risk: a systematic review and meta-analysis of cohort studies. </w:t>
      </w:r>
      <w:r w:rsidRPr="00FB6500">
        <w:rPr>
          <w:rFonts w:ascii="Arial" w:hAnsi="Arial" w:cs="Arial"/>
          <w:i/>
          <w:iCs/>
          <w:sz w:val="22"/>
        </w:rPr>
        <w:t>Ann. Oncol. Off. J. Eur. Soc. Med. Oncol.</w:t>
      </w:r>
      <w:r w:rsidRPr="00FB6500">
        <w:rPr>
          <w:rFonts w:ascii="Arial" w:hAnsi="Arial" w:cs="Arial"/>
          <w:sz w:val="22"/>
        </w:rPr>
        <w:t xml:space="preserve"> </w:t>
      </w:r>
      <w:r w:rsidRPr="00FB6500">
        <w:rPr>
          <w:rFonts w:ascii="Arial" w:hAnsi="Arial" w:cs="Arial"/>
          <w:b/>
          <w:bCs/>
          <w:sz w:val="22"/>
        </w:rPr>
        <w:t>23</w:t>
      </w:r>
      <w:r w:rsidRPr="00FB6500">
        <w:rPr>
          <w:rFonts w:ascii="Arial" w:hAnsi="Arial" w:cs="Arial"/>
          <w:sz w:val="22"/>
        </w:rPr>
        <w:t>, 37–45 (2012).</w:t>
      </w:r>
    </w:p>
    <w:p w14:paraId="45AEC4C4"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1.</w:t>
      </w:r>
      <w:r w:rsidRPr="00FB6500">
        <w:rPr>
          <w:rFonts w:ascii="Arial" w:hAnsi="Arial" w:cs="Arial"/>
          <w:sz w:val="22"/>
        </w:rPr>
        <w:tab/>
        <w:t xml:space="preserve">Mohan, D. </w:t>
      </w:r>
      <w:r w:rsidRPr="00FB6500">
        <w:rPr>
          <w:rFonts w:ascii="Arial" w:hAnsi="Arial" w:cs="Arial"/>
          <w:i/>
          <w:iCs/>
          <w:sz w:val="22"/>
        </w:rPr>
        <w:t>et al.</w:t>
      </w:r>
      <w:r w:rsidRPr="00FB6500">
        <w:rPr>
          <w:rFonts w:ascii="Arial" w:hAnsi="Arial" w:cs="Arial"/>
          <w:sz w:val="22"/>
        </w:rPr>
        <w:t xml:space="preserve"> Associations of Fish Consumption With Risk of Cardiovascular Disease and Mortality Among Individuals With or Without Vascular Disease From 58 Countries. </w:t>
      </w:r>
      <w:r w:rsidRPr="00FB6500">
        <w:rPr>
          <w:rFonts w:ascii="Arial" w:hAnsi="Arial" w:cs="Arial"/>
          <w:i/>
          <w:iCs/>
          <w:sz w:val="22"/>
        </w:rPr>
        <w:t>JAMA Intern. Med.</w:t>
      </w:r>
      <w:r w:rsidRPr="00FB6500">
        <w:rPr>
          <w:rFonts w:ascii="Arial" w:hAnsi="Arial" w:cs="Arial"/>
          <w:sz w:val="22"/>
        </w:rPr>
        <w:t xml:space="preserve"> (2021) doi:10.1001/jamainternmed.2021.0036.</w:t>
      </w:r>
    </w:p>
    <w:p w14:paraId="5CBF7FD9"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2.</w:t>
      </w:r>
      <w:r w:rsidRPr="00FB6500">
        <w:rPr>
          <w:rFonts w:ascii="Arial" w:hAnsi="Arial" w:cs="Arial"/>
          <w:sz w:val="22"/>
        </w:rPr>
        <w:tab/>
        <w:t xml:space="preserve">Satija, A., Yu, E., Willett, W. C. &amp; Hu, F. B. Understanding Nutritional Epidemiology and Its Role in Policy. </w:t>
      </w:r>
      <w:r w:rsidRPr="00FB6500">
        <w:rPr>
          <w:rFonts w:ascii="Arial" w:hAnsi="Arial" w:cs="Arial"/>
          <w:i/>
          <w:iCs/>
          <w:sz w:val="22"/>
        </w:rPr>
        <w:t>Adv. Nutr.</w:t>
      </w:r>
      <w:r w:rsidRPr="00FB6500">
        <w:rPr>
          <w:rFonts w:ascii="Arial" w:hAnsi="Arial" w:cs="Arial"/>
          <w:sz w:val="22"/>
        </w:rPr>
        <w:t xml:space="preserve"> </w:t>
      </w:r>
      <w:r w:rsidRPr="00FB6500">
        <w:rPr>
          <w:rFonts w:ascii="Arial" w:hAnsi="Arial" w:cs="Arial"/>
          <w:b/>
          <w:bCs/>
          <w:sz w:val="22"/>
        </w:rPr>
        <w:t>6</w:t>
      </w:r>
      <w:r w:rsidRPr="00FB6500">
        <w:rPr>
          <w:rFonts w:ascii="Arial" w:hAnsi="Arial" w:cs="Arial"/>
          <w:sz w:val="22"/>
        </w:rPr>
        <w:t>, 5–18 (2015).</w:t>
      </w:r>
    </w:p>
    <w:p w14:paraId="39989035"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3.</w:t>
      </w:r>
      <w:r w:rsidRPr="00FB6500">
        <w:rPr>
          <w:rFonts w:ascii="Arial" w:hAnsi="Arial" w:cs="Arial"/>
          <w:sz w:val="22"/>
        </w:rPr>
        <w:tab/>
        <w:t xml:space="preserve">Zheng, J. </w:t>
      </w:r>
      <w:r w:rsidRPr="00FB6500">
        <w:rPr>
          <w:rFonts w:ascii="Arial" w:hAnsi="Arial" w:cs="Arial"/>
          <w:i/>
          <w:iCs/>
          <w:sz w:val="22"/>
        </w:rPr>
        <w:t>et al.</w:t>
      </w:r>
      <w:r w:rsidRPr="00FB6500">
        <w:rPr>
          <w:rFonts w:ascii="Arial" w:hAnsi="Arial" w:cs="Arial"/>
          <w:sz w:val="22"/>
        </w:rPr>
        <w:t xml:space="preserve"> Fish consumption and CHD mortality: an updated meta-analysis of seventeen cohort studies. </w:t>
      </w:r>
      <w:r w:rsidRPr="00FB6500">
        <w:rPr>
          <w:rFonts w:ascii="Arial" w:hAnsi="Arial" w:cs="Arial"/>
          <w:i/>
          <w:iCs/>
          <w:sz w:val="22"/>
        </w:rPr>
        <w:t>Public Health Nutr.</w:t>
      </w:r>
      <w:r w:rsidRPr="00FB6500">
        <w:rPr>
          <w:rFonts w:ascii="Arial" w:hAnsi="Arial" w:cs="Arial"/>
          <w:sz w:val="22"/>
        </w:rPr>
        <w:t xml:space="preserve"> </w:t>
      </w:r>
      <w:r w:rsidRPr="00FB6500">
        <w:rPr>
          <w:rFonts w:ascii="Arial" w:hAnsi="Arial" w:cs="Arial"/>
          <w:b/>
          <w:bCs/>
          <w:sz w:val="22"/>
        </w:rPr>
        <w:t>15</w:t>
      </w:r>
      <w:r w:rsidRPr="00FB6500">
        <w:rPr>
          <w:rFonts w:ascii="Arial" w:hAnsi="Arial" w:cs="Arial"/>
          <w:sz w:val="22"/>
        </w:rPr>
        <w:t>, 725–737 (2012).</w:t>
      </w:r>
    </w:p>
    <w:p w14:paraId="2CE11C12"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4.</w:t>
      </w:r>
      <w:r w:rsidRPr="00FB6500">
        <w:rPr>
          <w:rFonts w:ascii="Arial" w:hAnsi="Arial" w:cs="Arial"/>
          <w:sz w:val="22"/>
        </w:rPr>
        <w:tab/>
        <w:t xml:space="preserve">Aune, D. </w:t>
      </w:r>
      <w:r w:rsidRPr="00FB6500">
        <w:rPr>
          <w:rFonts w:ascii="Arial" w:hAnsi="Arial" w:cs="Arial"/>
          <w:i/>
          <w:iCs/>
          <w:sz w:val="22"/>
        </w:rPr>
        <w:t>et al.</w:t>
      </w:r>
      <w:r w:rsidRPr="00FB6500">
        <w:rPr>
          <w:rFonts w:ascii="Arial" w:hAnsi="Arial" w:cs="Arial"/>
          <w:sz w:val="22"/>
        </w:rPr>
        <w:t xml:space="preserve"> Fruit and vegetable intake and the risk of cardiovascular disease, total cancer and all-cause mortality—a systematic review and dose-response meta-analysis of prospective studies. </w:t>
      </w:r>
      <w:r w:rsidRPr="00FB6500">
        <w:rPr>
          <w:rFonts w:ascii="Arial" w:hAnsi="Arial" w:cs="Arial"/>
          <w:i/>
          <w:iCs/>
          <w:sz w:val="22"/>
        </w:rPr>
        <w:t>Int. J. Epidemiol.</w:t>
      </w:r>
      <w:r w:rsidRPr="00FB6500">
        <w:rPr>
          <w:rFonts w:ascii="Arial" w:hAnsi="Arial" w:cs="Arial"/>
          <w:sz w:val="22"/>
        </w:rPr>
        <w:t xml:space="preserve"> </w:t>
      </w:r>
      <w:r w:rsidRPr="00FB6500">
        <w:rPr>
          <w:rFonts w:ascii="Arial" w:hAnsi="Arial" w:cs="Arial"/>
          <w:b/>
          <w:bCs/>
          <w:sz w:val="22"/>
        </w:rPr>
        <w:t>46</w:t>
      </w:r>
      <w:r w:rsidRPr="00FB6500">
        <w:rPr>
          <w:rFonts w:ascii="Arial" w:hAnsi="Arial" w:cs="Arial"/>
          <w:sz w:val="22"/>
        </w:rPr>
        <w:t>, 1029–1056 (2017).</w:t>
      </w:r>
    </w:p>
    <w:p w14:paraId="52FE97B5"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5.</w:t>
      </w:r>
      <w:r w:rsidRPr="00FB6500">
        <w:rPr>
          <w:rFonts w:ascii="Arial" w:hAnsi="Arial" w:cs="Arial"/>
          <w:sz w:val="22"/>
        </w:rPr>
        <w:tab/>
        <w:t xml:space="preserve">Afshin, A., Micha, R., Khatibzadeh, S. &amp; Mozaffarian, D. Consumption of nuts and legumes and risk of incident ischemic heart disease, stroke, and diabetes: a systematic review and meta-analysis. </w:t>
      </w:r>
      <w:r w:rsidRPr="00FB6500">
        <w:rPr>
          <w:rFonts w:ascii="Arial" w:hAnsi="Arial" w:cs="Arial"/>
          <w:i/>
          <w:iCs/>
          <w:sz w:val="22"/>
        </w:rPr>
        <w:t>Am. J. Clin. Nutr.</w:t>
      </w:r>
      <w:r w:rsidRPr="00FB6500">
        <w:rPr>
          <w:rFonts w:ascii="Arial" w:hAnsi="Arial" w:cs="Arial"/>
          <w:sz w:val="22"/>
        </w:rPr>
        <w:t xml:space="preserve"> </w:t>
      </w:r>
      <w:r w:rsidRPr="00FB6500">
        <w:rPr>
          <w:rFonts w:ascii="Arial" w:hAnsi="Arial" w:cs="Arial"/>
          <w:b/>
          <w:bCs/>
          <w:sz w:val="22"/>
        </w:rPr>
        <w:t>100</w:t>
      </w:r>
      <w:r w:rsidRPr="00FB6500">
        <w:rPr>
          <w:rFonts w:ascii="Arial" w:hAnsi="Arial" w:cs="Arial"/>
          <w:sz w:val="22"/>
        </w:rPr>
        <w:t>, 278–288 (2014).</w:t>
      </w:r>
    </w:p>
    <w:p w14:paraId="0C0EEB4D"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6.</w:t>
      </w:r>
      <w:r w:rsidRPr="00FB6500">
        <w:rPr>
          <w:rFonts w:ascii="Arial" w:hAnsi="Arial" w:cs="Arial"/>
          <w:sz w:val="22"/>
        </w:rPr>
        <w:tab/>
        <w:t xml:space="preserve">Aune, D. </w:t>
      </w:r>
      <w:r w:rsidRPr="00FB6500">
        <w:rPr>
          <w:rFonts w:ascii="Arial" w:hAnsi="Arial" w:cs="Arial"/>
          <w:i/>
          <w:iCs/>
          <w:sz w:val="22"/>
        </w:rPr>
        <w:t>et al.</w:t>
      </w:r>
      <w:r w:rsidRPr="00FB6500">
        <w:rPr>
          <w:rFonts w:ascii="Arial" w:hAnsi="Arial" w:cs="Arial"/>
          <w:sz w:val="22"/>
        </w:rPr>
        <w:t xml:space="preserve"> Whole grain consumption and risk of cardiovascular disease, cancer, and all cause and cause specific mortality: systematic review and dose-response meta-analysis of prospective studies. </w:t>
      </w:r>
      <w:r w:rsidRPr="00FB6500">
        <w:rPr>
          <w:rFonts w:ascii="Arial" w:hAnsi="Arial" w:cs="Arial"/>
          <w:i/>
          <w:iCs/>
          <w:sz w:val="22"/>
        </w:rPr>
        <w:t>BMJ</w:t>
      </w:r>
      <w:r w:rsidRPr="00FB6500">
        <w:rPr>
          <w:rFonts w:ascii="Arial" w:hAnsi="Arial" w:cs="Arial"/>
          <w:sz w:val="22"/>
        </w:rPr>
        <w:t xml:space="preserve"> </w:t>
      </w:r>
      <w:r w:rsidRPr="00FB6500">
        <w:rPr>
          <w:rFonts w:ascii="Arial" w:hAnsi="Arial" w:cs="Arial"/>
          <w:b/>
          <w:bCs/>
          <w:sz w:val="22"/>
        </w:rPr>
        <w:t>353</w:t>
      </w:r>
      <w:r w:rsidRPr="00FB6500">
        <w:rPr>
          <w:rFonts w:ascii="Arial" w:hAnsi="Arial" w:cs="Arial"/>
          <w:sz w:val="22"/>
        </w:rPr>
        <w:t>, i2716 (2016).</w:t>
      </w:r>
    </w:p>
    <w:p w14:paraId="336595B5"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7.</w:t>
      </w:r>
      <w:r w:rsidRPr="00FB6500">
        <w:rPr>
          <w:rFonts w:ascii="Arial" w:hAnsi="Arial" w:cs="Arial"/>
          <w:sz w:val="22"/>
        </w:rPr>
        <w:tab/>
        <w:t xml:space="preserve">Collaboration, P. S. </w:t>
      </w:r>
      <w:r w:rsidRPr="00FB6500">
        <w:rPr>
          <w:rFonts w:ascii="Arial" w:hAnsi="Arial" w:cs="Arial"/>
          <w:i/>
          <w:iCs/>
          <w:sz w:val="22"/>
        </w:rPr>
        <w:t>et al.</w:t>
      </w:r>
      <w:r w:rsidRPr="00FB6500">
        <w:rPr>
          <w:rFonts w:ascii="Arial" w:hAnsi="Arial" w:cs="Arial"/>
          <w:sz w:val="22"/>
        </w:rPr>
        <w:t xml:space="preserve"> Body-mass index and cause-specific mortality in 900 000 adults: collaborative analyses of 57 prospective studies. </w:t>
      </w:r>
      <w:r w:rsidRPr="00FB6500">
        <w:rPr>
          <w:rFonts w:ascii="Arial" w:hAnsi="Arial" w:cs="Arial"/>
          <w:i/>
          <w:iCs/>
          <w:sz w:val="22"/>
        </w:rPr>
        <w:t>Lancet</w:t>
      </w:r>
      <w:r w:rsidRPr="00FB6500">
        <w:rPr>
          <w:rFonts w:ascii="Arial" w:hAnsi="Arial" w:cs="Arial"/>
          <w:sz w:val="22"/>
        </w:rPr>
        <w:t xml:space="preserve"> </w:t>
      </w:r>
      <w:r w:rsidRPr="00FB6500">
        <w:rPr>
          <w:rFonts w:ascii="Arial" w:hAnsi="Arial" w:cs="Arial"/>
          <w:b/>
          <w:bCs/>
          <w:sz w:val="22"/>
        </w:rPr>
        <w:t>373</w:t>
      </w:r>
      <w:r w:rsidRPr="00FB6500">
        <w:rPr>
          <w:rFonts w:ascii="Arial" w:hAnsi="Arial" w:cs="Arial"/>
          <w:sz w:val="22"/>
        </w:rPr>
        <w:t>, 1083–1096 (2009).</w:t>
      </w:r>
    </w:p>
    <w:p w14:paraId="5B2D0516"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8.</w:t>
      </w:r>
      <w:r w:rsidRPr="00FB6500">
        <w:rPr>
          <w:rFonts w:ascii="Arial" w:hAnsi="Arial" w:cs="Arial"/>
          <w:sz w:val="22"/>
        </w:rPr>
        <w:tab/>
        <w:t xml:space="preserve">Schwingshackl, L., Hoffmann, G., … K. I.-… A. journal of &amp; 2018, U. Food groups and intermediate disease markers: a systematic review and network meta-analysis of randomized trials. </w:t>
      </w:r>
      <w:r w:rsidRPr="00FB6500">
        <w:rPr>
          <w:rFonts w:ascii="Arial" w:hAnsi="Arial" w:cs="Arial"/>
          <w:i/>
          <w:iCs/>
          <w:sz w:val="22"/>
        </w:rPr>
        <w:t>Am. J. Clin. Nutr.</w:t>
      </w:r>
      <w:r w:rsidRPr="00FB6500">
        <w:rPr>
          <w:rFonts w:ascii="Arial" w:hAnsi="Arial" w:cs="Arial"/>
          <w:sz w:val="22"/>
        </w:rPr>
        <w:t xml:space="preserve"> </w:t>
      </w:r>
      <w:r w:rsidRPr="00FB6500">
        <w:rPr>
          <w:rFonts w:ascii="Arial" w:hAnsi="Arial" w:cs="Arial"/>
          <w:b/>
          <w:bCs/>
          <w:sz w:val="22"/>
        </w:rPr>
        <w:t>108</w:t>
      </w:r>
      <w:r w:rsidRPr="00FB6500">
        <w:rPr>
          <w:rFonts w:ascii="Arial" w:hAnsi="Arial" w:cs="Arial"/>
          <w:sz w:val="22"/>
        </w:rPr>
        <w:t>, 576–586 (2018).</w:t>
      </w:r>
    </w:p>
    <w:p w14:paraId="69291001"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29.</w:t>
      </w:r>
      <w:r w:rsidRPr="00FB6500">
        <w:rPr>
          <w:rFonts w:ascii="Arial" w:hAnsi="Arial" w:cs="Arial"/>
          <w:sz w:val="22"/>
        </w:rPr>
        <w:tab/>
        <w:t xml:space="preserve">Xun, P. </w:t>
      </w:r>
      <w:r w:rsidRPr="00FB6500">
        <w:rPr>
          <w:rFonts w:ascii="Arial" w:hAnsi="Arial" w:cs="Arial"/>
          <w:i/>
          <w:iCs/>
          <w:sz w:val="22"/>
        </w:rPr>
        <w:t>et al.</w:t>
      </w:r>
      <w:r w:rsidRPr="00FB6500">
        <w:rPr>
          <w:rFonts w:ascii="Arial" w:hAnsi="Arial" w:cs="Arial"/>
          <w:sz w:val="22"/>
        </w:rPr>
        <w:t xml:space="preserve"> Fish consumption and risk of stroke and its subtypes: accumulative evidence from a meta-analysis of prospective cohort studies. </w:t>
      </w:r>
      <w:r w:rsidRPr="00FB6500">
        <w:rPr>
          <w:rFonts w:ascii="Arial" w:hAnsi="Arial" w:cs="Arial"/>
          <w:i/>
          <w:iCs/>
          <w:sz w:val="22"/>
        </w:rPr>
        <w:t>Eur. J. Clin. Nutr.</w:t>
      </w:r>
      <w:r w:rsidRPr="00FB6500">
        <w:rPr>
          <w:rFonts w:ascii="Arial" w:hAnsi="Arial" w:cs="Arial"/>
          <w:sz w:val="22"/>
        </w:rPr>
        <w:t xml:space="preserve"> </w:t>
      </w:r>
      <w:r w:rsidRPr="00FB6500">
        <w:rPr>
          <w:rFonts w:ascii="Arial" w:hAnsi="Arial" w:cs="Arial"/>
          <w:b/>
          <w:bCs/>
          <w:sz w:val="22"/>
        </w:rPr>
        <w:t>66</w:t>
      </w:r>
      <w:r w:rsidRPr="00FB6500">
        <w:rPr>
          <w:rFonts w:ascii="Arial" w:hAnsi="Arial" w:cs="Arial"/>
          <w:sz w:val="22"/>
        </w:rPr>
        <w:t>, 1199–1207 (2012).</w:t>
      </w:r>
    </w:p>
    <w:p w14:paraId="6757EF98"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0.</w:t>
      </w:r>
      <w:r w:rsidRPr="00FB6500">
        <w:rPr>
          <w:rFonts w:ascii="Arial" w:hAnsi="Arial" w:cs="Arial"/>
          <w:sz w:val="22"/>
        </w:rPr>
        <w:tab/>
        <w:t xml:space="preserve">Zhao, L.-G. </w:t>
      </w:r>
      <w:r w:rsidRPr="00FB6500">
        <w:rPr>
          <w:rFonts w:ascii="Arial" w:hAnsi="Arial" w:cs="Arial"/>
          <w:i/>
          <w:iCs/>
          <w:sz w:val="22"/>
        </w:rPr>
        <w:t>et al.</w:t>
      </w:r>
      <w:r w:rsidRPr="00FB6500">
        <w:rPr>
          <w:rFonts w:ascii="Arial" w:hAnsi="Arial" w:cs="Arial"/>
          <w:sz w:val="22"/>
        </w:rPr>
        <w:t xml:space="preserve"> Fish consumption and all-cause mortality: a meta-analysis of cohort studies. </w:t>
      </w:r>
      <w:r w:rsidRPr="00FB6500">
        <w:rPr>
          <w:rFonts w:ascii="Arial" w:hAnsi="Arial" w:cs="Arial"/>
          <w:i/>
          <w:iCs/>
          <w:sz w:val="22"/>
        </w:rPr>
        <w:t>Eur. J. Clin. Nutr.</w:t>
      </w:r>
      <w:r w:rsidRPr="00FB6500">
        <w:rPr>
          <w:rFonts w:ascii="Arial" w:hAnsi="Arial" w:cs="Arial"/>
          <w:sz w:val="22"/>
        </w:rPr>
        <w:t xml:space="preserve"> </w:t>
      </w:r>
      <w:r w:rsidRPr="00FB6500">
        <w:rPr>
          <w:rFonts w:ascii="Arial" w:hAnsi="Arial" w:cs="Arial"/>
          <w:b/>
          <w:bCs/>
          <w:sz w:val="22"/>
        </w:rPr>
        <w:t>70</w:t>
      </w:r>
      <w:r w:rsidRPr="00FB6500">
        <w:rPr>
          <w:rFonts w:ascii="Arial" w:hAnsi="Arial" w:cs="Arial"/>
          <w:sz w:val="22"/>
        </w:rPr>
        <w:t>, 155–161 (2016).</w:t>
      </w:r>
    </w:p>
    <w:p w14:paraId="338F9660"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1.</w:t>
      </w:r>
      <w:r w:rsidRPr="00FB6500">
        <w:rPr>
          <w:rFonts w:ascii="Arial" w:hAnsi="Arial" w:cs="Arial"/>
          <w:sz w:val="22"/>
        </w:rPr>
        <w:tab/>
        <w:t xml:space="preserve">Jayedi, A., Shab-Bidar, S., Eimeri, S. &amp; Djafarian, K. Fish consumption and risk of all-cause and cardiovascular mortality: A dose-response meta-analysis of prospective observational studies. </w:t>
      </w:r>
      <w:r w:rsidRPr="00FB6500">
        <w:rPr>
          <w:rFonts w:ascii="Arial" w:hAnsi="Arial" w:cs="Arial"/>
          <w:i/>
          <w:iCs/>
          <w:sz w:val="22"/>
        </w:rPr>
        <w:t>Public Health Nutrition</w:t>
      </w:r>
      <w:r w:rsidRPr="00FB6500">
        <w:rPr>
          <w:rFonts w:ascii="Arial" w:hAnsi="Arial" w:cs="Arial"/>
          <w:sz w:val="22"/>
        </w:rPr>
        <w:t xml:space="preserve"> vol. 21 1297–1306 Preprint at https://doi.org/10.1017/S1368980017003834 (2018).</w:t>
      </w:r>
    </w:p>
    <w:p w14:paraId="2688B9E4"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lastRenderedPageBreak/>
        <w:t>32.</w:t>
      </w:r>
      <w:r w:rsidRPr="00FB6500">
        <w:rPr>
          <w:rFonts w:ascii="Arial" w:hAnsi="Arial" w:cs="Arial"/>
          <w:sz w:val="22"/>
        </w:rPr>
        <w:tab/>
        <w:t xml:space="preserve">Guasch-Ferré, M. </w:t>
      </w:r>
      <w:r w:rsidRPr="00FB6500">
        <w:rPr>
          <w:rFonts w:ascii="Arial" w:hAnsi="Arial" w:cs="Arial"/>
          <w:i/>
          <w:iCs/>
          <w:sz w:val="22"/>
        </w:rPr>
        <w:t>et al.</w:t>
      </w:r>
      <w:r w:rsidRPr="00FB6500">
        <w:rPr>
          <w:rFonts w:ascii="Arial" w:hAnsi="Arial" w:cs="Arial"/>
          <w:sz w:val="22"/>
        </w:rPr>
        <w:t xml:space="preserve"> Meta-Analysis of Randomized Controlled Trials of Red Meat Consumption in Comparison With Various Comparison Diets on Cardiovascular Risk Factors. </w:t>
      </w:r>
      <w:r w:rsidRPr="00FB6500">
        <w:rPr>
          <w:rFonts w:ascii="Arial" w:hAnsi="Arial" w:cs="Arial"/>
          <w:i/>
          <w:iCs/>
          <w:sz w:val="22"/>
        </w:rPr>
        <w:t>Circulation</w:t>
      </w:r>
      <w:r w:rsidRPr="00FB6500">
        <w:rPr>
          <w:rFonts w:ascii="Arial" w:hAnsi="Arial" w:cs="Arial"/>
          <w:sz w:val="22"/>
        </w:rPr>
        <w:t xml:space="preserve"> </w:t>
      </w:r>
      <w:r w:rsidRPr="00FB6500">
        <w:rPr>
          <w:rFonts w:ascii="Arial" w:hAnsi="Arial" w:cs="Arial"/>
          <w:b/>
          <w:bCs/>
          <w:sz w:val="22"/>
        </w:rPr>
        <w:t>139</w:t>
      </w:r>
      <w:r w:rsidRPr="00FB6500">
        <w:rPr>
          <w:rFonts w:ascii="Arial" w:hAnsi="Arial" w:cs="Arial"/>
          <w:sz w:val="22"/>
        </w:rPr>
        <w:t>, 1828–1845 (2019).</w:t>
      </w:r>
    </w:p>
    <w:p w14:paraId="66503193"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3.</w:t>
      </w:r>
      <w:r w:rsidRPr="00FB6500">
        <w:rPr>
          <w:rFonts w:ascii="Arial" w:hAnsi="Arial" w:cs="Arial"/>
          <w:sz w:val="22"/>
        </w:rPr>
        <w:tab/>
        <w:t xml:space="preserve">Schwingshackl, L. </w:t>
      </w:r>
      <w:r w:rsidRPr="00FB6500">
        <w:rPr>
          <w:rFonts w:ascii="Arial" w:hAnsi="Arial" w:cs="Arial"/>
          <w:i/>
          <w:iCs/>
          <w:sz w:val="22"/>
        </w:rPr>
        <w:t>et al.</w:t>
      </w:r>
      <w:r w:rsidRPr="00FB6500">
        <w:rPr>
          <w:rFonts w:ascii="Arial" w:hAnsi="Arial" w:cs="Arial"/>
          <w:sz w:val="22"/>
        </w:rPr>
        <w:t xml:space="preserve"> Intake of 12 food groups and disability-adjusted life years from coronary heart disease, stroke, type 2 diabetes, and colorectal cancer in 16 European countries. </w:t>
      </w:r>
      <w:r w:rsidRPr="00FB6500">
        <w:rPr>
          <w:rFonts w:ascii="Arial" w:hAnsi="Arial" w:cs="Arial"/>
          <w:i/>
          <w:iCs/>
          <w:sz w:val="22"/>
        </w:rPr>
        <w:t>Eur. J. Epidemiol.</w:t>
      </w:r>
      <w:r w:rsidRPr="00FB6500">
        <w:rPr>
          <w:rFonts w:ascii="Arial" w:hAnsi="Arial" w:cs="Arial"/>
          <w:sz w:val="22"/>
        </w:rPr>
        <w:t xml:space="preserve"> </w:t>
      </w:r>
      <w:r w:rsidRPr="00FB6500">
        <w:rPr>
          <w:rFonts w:ascii="Arial" w:hAnsi="Arial" w:cs="Arial"/>
          <w:b/>
          <w:bCs/>
          <w:sz w:val="22"/>
        </w:rPr>
        <w:t>34</w:t>
      </w:r>
      <w:r w:rsidRPr="00FB6500">
        <w:rPr>
          <w:rFonts w:ascii="Arial" w:hAnsi="Arial" w:cs="Arial"/>
          <w:sz w:val="22"/>
        </w:rPr>
        <w:t>, 765–775 (2019).</w:t>
      </w:r>
    </w:p>
    <w:p w14:paraId="2D8AB4C3"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4.</w:t>
      </w:r>
      <w:r w:rsidRPr="00FB6500">
        <w:rPr>
          <w:rFonts w:ascii="Arial" w:hAnsi="Arial" w:cs="Arial"/>
          <w:sz w:val="22"/>
        </w:rPr>
        <w:tab/>
        <w:t xml:space="preserve">Gustavsson, J., Cederberg, C., Sonesson, U., Van Otterdijk, R. &amp; Meybeck, A. </w:t>
      </w:r>
      <w:r w:rsidRPr="00FB6500">
        <w:rPr>
          <w:rFonts w:ascii="Arial" w:hAnsi="Arial" w:cs="Arial"/>
          <w:i/>
          <w:iCs/>
          <w:sz w:val="22"/>
        </w:rPr>
        <w:t>Global food losses and food waste: extent, causes and prevention</w:t>
      </w:r>
      <w:r w:rsidRPr="00FB6500">
        <w:rPr>
          <w:rFonts w:ascii="Arial" w:hAnsi="Arial" w:cs="Arial"/>
          <w:sz w:val="22"/>
        </w:rPr>
        <w:t>. (2011).</w:t>
      </w:r>
    </w:p>
    <w:p w14:paraId="3D4566F2"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5.</w:t>
      </w:r>
      <w:r w:rsidRPr="00FB6500">
        <w:rPr>
          <w:rFonts w:ascii="Arial" w:hAnsi="Arial" w:cs="Arial"/>
          <w:sz w:val="22"/>
        </w:rPr>
        <w:tab/>
        <w:t xml:space="preserve">Food and Agriculture Organization of the United Nations. </w:t>
      </w:r>
      <w:r w:rsidRPr="00FB6500">
        <w:rPr>
          <w:rFonts w:ascii="Arial" w:hAnsi="Arial" w:cs="Arial"/>
          <w:i/>
          <w:iCs/>
          <w:sz w:val="22"/>
        </w:rPr>
        <w:t>Food balance sheets: a handbook</w:t>
      </w:r>
      <w:r w:rsidRPr="00FB6500">
        <w:rPr>
          <w:rFonts w:ascii="Arial" w:hAnsi="Arial" w:cs="Arial"/>
          <w:sz w:val="22"/>
        </w:rPr>
        <w:t>. (2001).</w:t>
      </w:r>
    </w:p>
    <w:p w14:paraId="2A8B1E0B"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6.</w:t>
      </w:r>
      <w:r w:rsidRPr="00FB6500">
        <w:rPr>
          <w:rFonts w:ascii="Arial" w:hAnsi="Arial" w:cs="Arial"/>
          <w:sz w:val="22"/>
        </w:rPr>
        <w:tab/>
        <w:t xml:space="preserve">Gobbo, L. C. Del </w:t>
      </w:r>
      <w:r w:rsidRPr="00FB6500">
        <w:rPr>
          <w:rFonts w:ascii="Arial" w:hAnsi="Arial" w:cs="Arial"/>
          <w:i/>
          <w:iCs/>
          <w:sz w:val="22"/>
        </w:rPr>
        <w:t>et al.</w:t>
      </w:r>
      <w:r w:rsidRPr="00FB6500">
        <w:rPr>
          <w:rFonts w:ascii="Arial" w:hAnsi="Arial" w:cs="Arial"/>
          <w:sz w:val="22"/>
        </w:rPr>
        <w:t xml:space="preserve"> Assessing global dietary habits: a comparison of national estimates from the FAO and the Global Dietary Database. </w:t>
      </w:r>
      <w:r w:rsidRPr="00FB6500">
        <w:rPr>
          <w:rFonts w:ascii="Arial" w:hAnsi="Arial" w:cs="Arial"/>
          <w:i/>
          <w:iCs/>
          <w:sz w:val="22"/>
        </w:rPr>
        <w:t>Am. J. Clin. Nutr.</w:t>
      </w:r>
      <w:r w:rsidRPr="00FB6500">
        <w:rPr>
          <w:rFonts w:ascii="Arial" w:hAnsi="Arial" w:cs="Arial"/>
          <w:sz w:val="22"/>
        </w:rPr>
        <w:t xml:space="preserve"> </w:t>
      </w:r>
      <w:r w:rsidRPr="00FB6500">
        <w:rPr>
          <w:rFonts w:ascii="Arial" w:hAnsi="Arial" w:cs="Arial"/>
          <w:b/>
          <w:bCs/>
          <w:sz w:val="22"/>
        </w:rPr>
        <w:t>101</w:t>
      </w:r>
      <w:r w:rsidRPr="00FB6500">
        <w:rPr>
          <w:rFonts w:ascii="Arial" w:hAnsi="Arial" w:cs="Arial"/>
          <w:sz w:val="22"/>
        </w:rPr>
        <w:t>, 1038–1046 (2015).</w:t>
      </w:r>
    </w:p>
    <w:p w14:paraId="360C5474"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7.</w:t>
      </w:r>
      <w:r w:rsidRPr="00FB6500">
        <w:rPr>
          <w:rFonts w:ascii="Arial" w:hAnsi="Arial" w:cs="Arial"/>
          <w:sz w:val="22"/>
        </w:rPr>
        <w:tab/>
        <w:t xml:space="preserve">Micha, R. </w:t>
      </w:r>
      <w:r w:rsidRPr="00FB6500">
        <w:rPr>
          <w:rFonts w:ascii="Arial" w:hAnsi="Arial" w:cs="Arial"/>
          <w:i/>
          <w:iCs/>
          <w:sz w:val="22"/>
        </w:rPr>
        <w:t>et al.</w:t>
      </w:r>
      <w:r w:rsidRPr="00FB6500">
        <w:rPr>
          <w:rFonts w:ascii="Arial" w:hAnsi="Arial" w:cs="Arial"/>
          <w:sz w:val="22"/>
        </w:rPr>
        <w:t xml:space="preserve"> Global, regional and national consumption of major food groups in 1990 and 2010: a systematic analysis including 266 country-specific nutrition surveys worldwide. </w:t>
      </w:r>
      <w:r w:rsidRPr="00FB6500">
        <w:rPr>
          <w:rFonts w:ascii="Arial" w:hAnsi="Arial" w:cs="Arial"/>
          <w:i/>
          <w:iCs/>
          <w:sz w:val="22"/>
        </w:rPr>
        <w:t>BMJ Open</w:t>
      </w:r>
      <w:r w:rsidRPr="00FB6500">
        <w:rPr>
          <w:rFonts w:ascii="Arial" w:hAnsi="Arial" w:cs="Arial"/>
          <w:sz w:val="22"/>
        </w:rPr>
        <w:t xml:space="preserve"> </w:t>
      </w:r>
      <w:r w:rsidRPr="00FB6500">
        <w:rPr>
          <w:rFonts w:ascii="Arial" w:hAnsi="Arial" w:cs="Arial"/>
          <w:b/>
          <w:bCs/>
          <w:sz w:val="22"/>
        </w:rPr>
        <w:t>5</w:t>
      </w:r>
      <w:r w:rsidRPr="00FB6500">
        <w:rPr>
          <w:rFonts w:ascii="Arial" w:hAnsi="Arial" w:cs="Arial"/>
          <w:sz w:val="22"/>
        </w:rPr>
        <w:t>, e008705 (2015).</w:t>
      </w:r>
    </w:p>
    <w:p w14:paraId="1210B26C"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8.</w:t>
      </w:r>
      <w:r w:rsidRPr="00FB6500">
        <w:rPr>
          <w:rFonts w:ascii="Arial" w:hAnsi="Arial" w:cs="Arial"/>
          <w:sz w:val="22"/>
        </w:rPr>
        <w:tab/>
        <w:t xml:space="preserve">Freedman, L. S. </w:t>
      </w:r>
      <w:r w:rsidRPr="00FB6500">
        <w:rPr>
          <w:rFonts w:ascii="Arial" w:hAnsi="Arial" w:cs="Arial"/>
          <w:i/>
          <w:iCs/>
          <w:sz w:val="22"/>
        </w:rPr>
        <w:t>et al.</w:t>
      </w:r>
      <w:r w:rsidRPr="00FB6500">
        <w:rPr>
          <w:rFonts w:ascii="Arial" w:hAnsi="Arial" w:cs="Arial"/>
          <w:sz w:val="22"/>
        </w:rPr>
        <w:t xml:space="preserve"> Pooled results from 5 validation studies of dietary self-report instruments using recovery biomarkers for energy and protein intake. </w:t>
      </w:r>
      <w:r w:rsidRPr="00FB6500">
        <w:rPr>
          <w:rFonts w:ascii="Arial" w:hAnsi="Arial" w:cs="Arial"/>
          <w:i/>
          <w:iCs/>
          <w:sz w:val="22"/>
        </w:rPr>
        <w:t>Am. J. Epidemiol.</w:t>
      </w:r>
      <w:r w:rsidRPr="00FB6500">
        <w:rPr>
          <w:rFonts w:ascii="Arial" w:hAnsi="Arial" w:cs="Arial"/>
          <w:sz w:val="22"/>
        </w:rPr>
        <w:t xml:space="preserve"> </w:t>
      </w:r>
      <w:r w:rsidRPr="00FB6500">
        <w:rPr>
          <w:rFonts w:ascii="Arial" w:hAnsi="Arial" w:cs="Arial"/>
          <w:b/>
          <w:bCs/>
          <w:sz w:val="22"/>
        </w:rPr>
        <w:t>180</w:t>
      </w:r>
      <w:r w:rsidRPr="00FB6500">
        <w:rPr>
          <w:rFonts w:ascii="Arial" w:hAnsi="Arial" w:cs="Arial"/>
          <w:sz w:val="22"/>
        </w:rPr>
        <w:t>, 172–188 (2014).</w:t>
      </w:r>
    </w:p>
    <w:p w14:paraId="25998944" w14:textId="77777777" w:rsidR="00FB6500" w:rsidRPr="00FB6500" w:rsidRDefault="00FB6500" w:rsidP="00FB6500">
      <w:pPr>
        <w:pStyle w:val="Bibliography"/>
        <w:spacing w:line="276" w:lineRule="auto"/>
        <w:rPr>
          <w:rFonts w:ascii="Arial" w:hAnsi="Arial" w:cs="Arial"/>
          <w:sz w:val="22"/>
        </w:rPr>
      </w:pPr>
      <w:r w:rsidRPr="00FB6500">
        <w:rPr>
          <w:rFonts w:ascii="Arial" w:hAnsi="Arial" w:cs="Arial"/>
          <w:sz w:val="22"/>
        </w:rPr>
        <w:t>39.</w:t>
      </w:r>
      <w:r w:rsidRPr="00FB6500">
        <w:rPr>
          <w:rFonts w:ascii="Arial" w:hAnsi="Arial" w:cs="Arial"/>
          <w:sz w:val="22"/>
        </w:rPr>
        <w:tab/>
        <w:t xml:space="preserve">Rennie, K. L., Coward, A. &amp; Jebb, S. A. Estimating under-reporting of energy intake in dietary surveys using an individualised method. </w:t>
      </w:r>
      <w:r w:rsidRPr="00FB6500">
        <w:rPr>
          <w:rFonts w:ascii="Arial" w:hAnsi="Arial" w:cs="Arial"/>
          <w:i/>
          <w:iCs/>
          <w:sz w:val="22"/>
        </w:rPr>
        <w:t>Br. J. Nutr.</w:t>
      </w:r>
      <w:r w:rsidRPr="00FB6500">
        <w:rPr>
          <w:rFonts w:ascii="Arial" w:hAnsi="Arial" w:cs="Arial"/>
          <w:sz w:val="22"/>
        </w:rPr>
        <w:t xml:space="preserve"> </w:t>
      </w:r>
      <w:r w:rsidRPr="00FB6500">
        <w:rPr>
          <w:rFonts w:ascii="Arial" w:hAnsi="Arial" w:cs="Arial"/>
          <w:b/>
          <w:bCs/>
          <w:sz w:val="22"/>
        </w:rPr>
        <w:t>97</w:t>
      </w:r>
      <w:r w:rsidRPr="00FB6500">
        <w:rPr>
          <w:rFonts w:ascii="Arial" w:hAnsi="Arial" w:cs="Arial"/>
          <w:sz w:val="22"/>
        </w:rPr>
        <w:t>, 1169–1176 (2007).</w:t>
      </w:r>
    </w:p>
    <w:p w14:paraId="32B1A0D9" w14:textId="71695ECD" w:rsidR="008606F8" w:rsidRPr="00D61193" w:rsidRDefault="008606F8" w:rsidP="00FB6500">
      <w:pPr>
        <w:spacing w:line="276" w:lineRule="auto"/>
        <w:rPr>
          <w:rFonts w:ascii="Arial" w:hAnsi="Arial" w:cs="Arial"/>
          <w:sz w:val="22"/>
          <w:szCs w:val="22"/>
        </w:rPr>
      </w:pPr>
      <w:r w:rsidRPr="00D61193">
        <w:rPr>
          <w:rFonts w:ascii="Arial" w:hAnsi="Arial" w:cs="Arial"/>
          <w:sz w:val="22"/>
          <w:szCs w:val="22"/>
        </w:rPr>
        <w:fldChar w:fldCharType="end"/>
      </w:r>
    </w:p>
    <w:p w14:paraId="7964CB1C" w14:textId="77777777" w:rsidR="00403F3E" w:rsidRDefault="00403F3E"/>
    <w:sectPr w:rsidR="00403F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6F8"/>
    <w:rsid w:val="00403F3E"/>
    <w:rsid w:val="00414A30"/>
    <w:rsid w:val="008606F8"/>
    <w:rsid w:val="00FB65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1FECC"/>
  <w15:chartTrackingRefBased/>
  <w15:docId w15:val="{97B9568D-3C9B-064A-9455-6694AD34F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06F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606F8"/>
    <w:rPr>
      <w:sz w:val="22"/>
      <w:szCs w:val="22"/>
    </w:rPr>
  </w:style>
  <w:style w:type="character" w:customStyle="1" w:styleId="NoSpacingChar">
    <w:name w:val="No Spacing Char"/>
    <w:link w:val="NoSpacing"/>
    <w:uiPriority w:val="1"/>
    <w:rsid w:val="008606F8"/>
    <w:rPr>
      <w:sz w:val="22"/>
      <w:szCs w:val="22"/>
    </w:rPr>
  </w:style>
  <w:style w:type="paragraph" w:styleId="Caption">
    <w:name w:val="caption"/>
    <w:basedOn w:val="Normal"/>
    <w:next w:val="Normal"/>
    <w:uiPriority w:val="35"/>
    <w:unhideWhenUsed/>
    <w:qFormat/>
    <w:rsid w:val="008606F8"/>
    <w:pPr>
      <w:spacing w:after="200"/>
    </w:pPr>
    <w:rPr>
      <w:rFonts w:asciiTheme="minorHAnsi" w:eastAsiaTheme="minorEastAsia" w:hAnsiTheme="minorHAnsi" w:cstheme="minorBidi"/>
      <w:i/>
      <w:iCs/>
      <w:color w:val="44546A" w:themeColor="text2"/>
      <w:sz w:val="18"/>
      <w:szCs w:val="18"/>
      <w:lang w:eastAsia="zh-CN"/>
    </w:rPr>
  </w:style>
  <w:style w:type="table" w:styleId="TableGrid">
    <w:name w:val="Table Grid"/>
    <w:basedOn w:val="TableNormal"/>
    <w:uiPriority w:val="39"/>
    <w:rsid w:val="008606F8"/>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606F8"/>
    <w:pPr>
      <w:tabs>
        <w:tab w:val="left" w:pos="260"/>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84695</Words>
  <Characters>482765</Characters>
  <Application>Microsoft Office Word</Application>
  <DocSecurity>0</DocSecurity>
  <Lines>4023</Lines>
  <Paragraphs>1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pringmann</dc:creator>
  <cp:keywords/>
  <dc:description/>
  <cp:lastModifiedBy>Benjamin Bodirsky</cp:lastModifiedBy>
  <cp:revision>2</cp:revision>
  <dcterms:created xsi:type="dcterms:W3CDTF">2023-05-12T13:11:00Z</dcterms:created>
  <dcterms:modified xsi:type="dcterms:W3CDTF">2023-05-1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9sbIefn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